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A1F27D" w14:textId="2FC0B72F" w:rsidR="0051463B" w:rsidRPr="0051463B" w:rsidRDefault="0051463B" w:rsidP="0051463B">
      <w:pPr>
        <w:jc w:val="center"/>
        <w:rPr>
          <w:b/>
          <w:sz w:val="26"/>
          <w:szCs w:val="26"/>
        </w:rPr>
      </w:pPr>
      <w:bookmarkStart w:id="0" w:name="_Hlk81238240"/>
      <w:r w:rsidRPr="0051463B">
        <w:rPr>
          <w:b/>
          <w:sz w:val="26"/>
          <w:szCs w:val="26"/>
        </w:rPr>
        <w:t>Supplementary material for:</w:t>
      </w:r>
    </w:p>
    <w:p w14:paraId="634A35AA" w14:textId="7294A59A" w:rsidR="0051463B" w:rsidRPr="006C0DF6" w:rsidRDefault="0051463B" w:rsidP="0051463B">
      <w:pPr>
        <w:rPr>
          <w:b/>
        </w:rPr>
      </w:pPr>
      <w:r w:rsidRPr="006C0DF6">
        <w:rPr>
          <w:b/>
        </w:rPr>
        <w:t xml:space="preserve">The application of pollen </w:t>
      </w:r>
      <w:r>
        <w:rPr>
          <w:b/>
        </w:rPr>
        <w:t>radiocarbon dating and Bayesian age-depth modelling</w:t>
      </w:r>
      <w:r w:rsidRPr="006C0DF6">
        <w:rPr>
          <w:b/>
        </w:rPr>
        <w:t xml:space="preserve"> for</w:t>
      </w:r>
      <w:r>
        <w:rPr>
          <w:b/>
        </w:rPr>
        <w:t xml:space="preserve"> developing</w:t>
      </w:r>
      <w:r w:rsidRPr="006C0DF6">
        <w:rPr>
          <w:b/>
        </w:rPr>
        <w:t xml:space="preserve"> robust </w:t>
      </w:r>
      <w:r>
        <w:rPr>
          <w:b/>
        </w:rPr>
        <w:t>geochronological frameworks</w:t>
      </w:r>
      <w:r w:rsidRPr="006C0DF6">
        <w:rPr>
          <w:b/>
        </w:rPr>
        <w:t xml:space="preserve"> of wetland archives</w:t>
      </w:r>
      <w:bookmarkEnd w:id="0"/>
      <w:r w:rsidRPr="006C0DF6">
        <w:rPr>
          <w:b/>
        </w:rPr>
        <w:t xml:space="preserve"> </w:t>
      </w:r>
    </w:p>
    <w:p w14:paraId="30F997F8" w14:textId="77777777" w:rsidR="0051463B" w:rsidRPr="00CF4AA7" w:rsidRDefault="0051463B" w:rsidP="0051463B">
      <w:pPr>
        <w:spacing w:line="276" w:lineRule="auto"/>
        <w:rPr>
          <w:vertAlign w:val="superscript"/>
        </w:rPr>
      </w:pPr>
      <w:r>
        <w:t>Authors: Haidee Cadd</w:t>
      </w:r>
      <w:r>
        <w:rPr>
          <w:vertAlign w:val="superscript"/>
        </w:rPr>
        <w:t>1,2,3</w:t>
      </w:r>
      <w:r>
        <w:t>, Bryce Sherborne-Higgins</w:t>
      </w:r>
      <w:r>
        <w:rPr>
          <w:vertAlign w:val="superscript"/>
        </w:rPr>
        <w:t>3</w:t>
      </w:r>
      <w:r>
        <w:t>, Lorena Becerra-Valdivia</w:t>
      </w:r>
      <w:r>
        <w:rPr>
          <w:vertAlign w:val="superscript"/>
        </w:rPr>
        <w:t>2,4</w:t>
      </w:r>
      <w:r>
        <w:t>, John Tibby</w:t>
      </w:r>
      <w:r>
        <w:rPr>
          <w:vertAlign w:val="superscript"/>
        </w:rPr>
        <w:t>6</w:t>
      </w:r>
      <w:r>
        <w:t>, Cameron Barr</w:t>
      </w:r>
      <w:r>
        <w:rPr>
          <w:vertAlign w:val="superscript"/>
        </w:rPr>
        <w:t>6</w:t>
      </w:r>
      <w:r>
        <w:t>, Matt Forbes</w:t>
      </w:r>
      <w:r>
        <w:rPr>
          <w:vertAlign w:val="superscript"/>
        </w:rPr>
        <w:t>1,3,5</w:t>
      </w:r>
      <w:r>
        <w:t>, Tim J. Cohen</w:t>
      </w:r>
      <w:r>
        <w:rPr>
          <w:vertAlign w:val="superscript"/>
        </w:rPr>
        <w:t>1,3</w:t>
      </w:r>
      <w:r>
        <w:t>, Jonathan Tyler</w:t>
      </w:r>
      <w:r>
        <w:rPr>
          <w:vertAlign w:val="superscript"/>
        </w:rPr>
        <w:t>7</w:t>
      </w:r>
      <w:r>
        <w:t>, Marcus Vandergoes</w:t>
      </w:r>
      <w:r>
        <w:rPr>
          <w:vertAlign w:val="superscript"/>
        </w:rPr>
        <w:t>8</w:t>
      </w:r>
      <w:r>
        <w:t>, Alexander Francke</w:t>
      </w:r>
      <w:r>
        <w:rPr>
          <w:vertAlign w:val="superscript"/>
        </w:rPr>
        <w:t>3,7</w:t>
      </w:r>
      <w:r>
        <w:t>, Richard Lewis</w:t>
      </w:r>
      <w:r>
        <w:rPr>
          <w:vertAlign w:val="superscript"/>
        </w:rPr>
        <w:t>7</w:t>
      </w:r>
      <w:r>
        <w:t>, Lee J. Arnold</w:t>
      </w:r>
      <w:r>
        <w:rPr>
          <w:vertAlign w:val="superscript"/>
        </w:rPr>
        <w:t>7</w:t>
      </w:r>
      <w:r>
        <w:t>, Geraldine Jacobsen</w:t>
      </w:r>
      <w:r w:rsidRPr="005434AA">
        <w:rPr>
          <w:vertAlign w:val="superscript"/>
        </w:rPr>
        <w:t>9</w:t>
      </w:r>
      <w:r>
        <w:t>, Chris Marjo</w:t>
      </w:r>
      <w:r>
        <w:rPr>
          <w:vertAlign w:val="superscript"/>
        </w:rPr>
        <w:t>2</w:t>
      </w:r>
      <w:r>
        <w:t>, Chris Turney</w:t>
      </w:r>
      <w:r>
        <w:rPr>
          <w:vertAlign w:val="superscript"/>
        </w:rPr>
        <w:t>2, 10</w:t>
      </w:r>
    </w:p>
    <w:p w14:paraId="390DCB6C" w14:textId="683273E2" w:rsidR="00437DC6" w:rsidRPr="007F144A" w:rsidRDefault="0051463B" w:rsidP="00437DC6">
      <w:pPr>
        <w:rPr>
          <w:b/>
          <w:bCs/>
        </w:rPr>
      </w:pPr>
      <w:r>
        <w:rPr>
          <w:b/>
          <w:bCs/>
        </w:rPr>
        <w:t xml:space="preserve">Lake </w:t>
      </w:r>
      <w:r w:rsidR="00437DC6" w:rsidRPr="007F144A">
        <w:rPr>
          <w:b/>
          <w:bCs/>
        </w:rPr>
        <w:t>Werri Berri</w:t>
      </w:r>
    </w:p>
    <w:p w14:paraId="6141D21D" w14:textId="57345C0A" w:rsidR="00437DC6" w:rsidRDefault="00DD4282" w:rsidP="00437DC6">
      <w:r>
        <w:rPr>
          <w:noProof/>
        </w:rPr>
        <w:drawing>
          <wp:anchor distT="0" distB="0" distL="114300" distR="114300" simplePos="0" relativeHeight="251658240" behindDoc="0" locked="0" layoutInCell="1" allowOverlap="1" wp14:anchorId="38FCDEB9" wp14:editId="6B73E9F2">
            <wp:simplePos x="0" y="0"/>
            <wp:positionH relativeFrom="column">
              <wp:posOffset>513715</wp:posOffset>
            </wp:positionH>
            <wp:positionV relativeFrom="paragraph">
              <wp:posOffset>1390015</wp:posOffset>
            </wp:positionV>
            <wp:extent cx="4752975" cy="6257290"/>
            <wp:effectExtent l="0" t="0" r="9525" b="0"/>
            <wp:wrapTopAndBottom/>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52975" cy="6257290"/>
                    </a:xfrm>
                    <a:prstGeom prst="rect">
                      <a:avLst/>
                    </a:prstGeom>
                  </pic:spPr>
                </pic:pic>
              </a:graphicData>
            </a:graphic>
            <wp14:sizeRelH relativeFrom="page">
              <wp14:pctWidth>0</wp14:pctWidth>
            </wp14:sizeRelH>
            <wp14:sizeRelV relativeFrom="page">
              <wp14:pctHeight>0</wp14:pctHeight>
            </wp14:sizeRelV>
          </wp:anchor>
        </w:drawing>
      </w:r>
      <w:r w:rsidR="00437DC6">
        <w:t xml:space="preserve">A 5.46m deep sediment core, WB1, was extracted from the dry bed of Lake Werri Berri in 2019. The core </w:t>
      </w:r>
      <w:r w:rsidR="00496AD9">
        <w:t>was</w:t>
      </w:r>
      <w:r w:rsidR="00437DC6">
        <w:t xml:space="preserve"> extracted using a 7m aluminium tube connected to a vibracorer deployed from a 3m quad</w:t>
      </w:r>
      <w:r w:rsidR="00496AD9">
        <w:t>rupod</w:t>
      </w:r>
      <w:r w:rsidR="00437DC6">
        <w:t xml:space="preserve">. Extraction of porous sediment using a vibracore can result in substantial compaction. The WB1 sediment core from Lake Werri Berri was adjusted for compaction by determining the </w:t>
      </w:r>
      <w:r w:rsidR="00437DC6">
        <w:lastRenderedPageBreak/>
        <w:t xml:space="preserve">difference between the penetration of the aluminium tube and sediment retrieved. Nine depth locations within the upper 3m of the WB1 sediment sequence were sub-sampled for radiocarbon dating. </w:t>
      </w:r>
    </w:p>
    <w:p w14:paraId="7FFE5968" w14:textId="7FF49187" w:rsidR="00E90FB3" w:rsidRDefault="00DD4282" w:rsidP="00437DC6">
      <w:r w:rsidRPr="00DD4282">
        <w:rPr>
          <w:b/>
          <w:bCs/>
        </w:rPr>
        <w:t>Figure S1.</w:t>
      </w:r>
      <w:r>
        <w:t xml:space="preserve"> </w:t>
      </w:r>
      <w:r w:rsidR="00920F35">
        <w:t xml:space="preserve">Photograph of the Lake Werri Berri cores. First three core sections are approximately 1.5 m in length, fourth core is approximately 1 m in length. </w:t>
      </w:r>
      <w:r>
        <w:t>The depth</w:t>
      </w:r>
      <w:r w:rsidR="00920F35">
        <w:t xml:space="preserve"> locations (reported as depth after correction for compaction during coring) </w:t>
      </w:r>
      <w:r>
        <w:t xml:space="preserve">of the radiocarbon samples reported in this study. Photographs of material picked for dating are included for depths 159.5, 269.6 and 284.5 cm.  </w:t>
      </w:r>
    </w:p>
    <w:p w14:paraId="663FE371" w14:textId="77777777" w:rsidR="005F4A98" w:rsidRPr="007F144A" w:rsidRDefault="005F4A98" w:rsidP="005F4A98">
      <w:pPr>
        <w:rPr>
          <w:b/>
          <w:bCs/>
        </w:rPr>
      </w:pPr>
      <w:r w:rsidRPr="007F144A">
        <w:rPr>
          <w:b/>
          <w:bCs/>
        </w:rPr>
        <w:t>Welsby Lagoon</w:t>
      </w:r>
    </w:p>
    <w:p w14:paraId="5426670F" w14:textId="77777777" w:rsidR="00BB48DA" w:rsidRDefault="005F4A98" w:rsidP="005F4A98">
      <w:r>
        <w:t xml:space="preserve">Two wetland sediment cores, WEL15-1 to 12.78m depth and WEL15-2 to 12.72m depth, were extracted from the Welsby Lagoon basin in 2015 (Cadd et al. 2018, Lewis et al. 2020). The stratigraphy of both cores was similar, with limited visual sedimentological changes apparent in the dark brown to black organic rich peat in either core. </w:t>
      </w:r>
    </w:p>
    <w:p w14:paraId="3C054A61" w14:textId="6CB78CAA" w:rsidR="005F4A98" w:rsidRDefault="00BB48DA" w:rsidP="005F4A98">
      <w:r>
        <w:t xml:space="preserve">The dominant pollen type throughout the periods of the core that underwent radiocarbon dating is Casuarinaceae </w:t>
      </w:r>
      <w:r>
        <w:fldChar w:fldCharType="begin" w:fldLock="1"/>
      </w:r>
      <w:r>
        <w:instrText>ADDIN CSL_CITATION {"citationItems":[{"id":"ITEM-1","itemData":{"DOI":"10.1016/j.quascirev.2018.09.010","ISSN":"02773791","abstract":"Continuous records of terrestrial environmental and climatic variability that extend beyond the Last Glacial Maximum (LGM) in Australia are rare. Furthermore, where long records do exist, interpretations of climate and ecological change can be hampered by marked changes in sedimentary environment which, in turn, affect the taphonomy of palaeoecological remains. As a consequence, in order to determine how wetland systems responded to climatic and environmental changes, we first need to understand how their depositional environment changed through time. Here we document the development of freshwater Welsby Lagoon, south-east Queensland, from a 12.7 m sediment sequence with a basal age of ca. 130,000 years. We present a variety of proxies reflecting change within the wetland. Carbon and nitrogen concentrations and carbon and nitrogen isotope ratios are used to infer the source of organic matter. However, the nitrogen limited nature of the catchment soils and presence of the colonial algae Botryococcus meant that organic material with C:N ≥ 20 is likely to be derived from autochthonous sources rather than terrestrial sources. A combination of photosynthetic pigments, plant macrofossils, aquatic pollen and sedimentary lignin was used to identify the sources of organic matter and the changing nature of this wetland. Since its formation, Welsby Lagoon has undergone a progressive change from an open-water, algae and cyanobacteria dominated, freshwater lacustrine system, to an aquatic macrophyte-dominated palustrine swamp after ca. 40 ka. It did not revert to lacustrine conditions during the Holocene, despite what is widely viewed as an increase in the regional moisture balance, most likely due to continual infilling of the wetland with sediment. With so few records of terrestrial change throughout MIS3 and MIS4, adequately understanding the development of sites like Welsby Lagoon is imperative to advancing our knowledge of this important environmental and cultural period in Australia's history, which encompasses events such as the extinction of megafauna and human colonisation of the continent.","author":[{"dropping-particle":"","family":"Cadd","given":"Haidee R.","non-dropping-particle":"","parse-names":false,"suffix":""},{"dropping-particle":"","family":"Tibby","given":"John","non-dropping-particle":"","parse-names":false,"suffix":""},{"dropping-particle":"","family":"Barr","given":"Cameron","non-dropping-particle":"","parse-names":false,"suffix":""},{"dropping-particle":"","family":"Tyler","given":"Jonathan","non-dropping-particle":"","parse-names":false,"suffix":""},{"dropping-particle":"","family":"Unger","given":"Lilian","non-dropping-particle":"","parse-names":false,"suffix":""},{"dropping-particle":"","family":"Leng","given":"Melanie J.","non-dropping-particle":"","parse-names":false,"suffix":""},{"dropping-particle":"","family":"Marshall","given":"Jonathan C.","non-dropping-particle":"","parse-names":false,"suffix":""},{"dropping-particle":"","family":"McGregor","given":"Glenn","non-dropping-particle":"","parse-names":false,"suffix":""},{"dropping-particle":"","family":"Lewis","given":"Richard","non-dropping-particle":"","parse-names":false,"suffix":""},{"dropping-particle":"","family":"Arnold","given":"Lee J.","non-dropping-particle":"","parse-names":false,"suffix":""},{"dropping-particle":"","family":"Lewis","given":"Tara","non-dropping-particle":"","parse-names":false,"suffix":""},{"dropping-particle":"","family":"Baldock","given":"Jeff","non-dropping-particle":"","parse-names":false,"suffix":""}],"container-title":"Quaternary Science Reviews","id":"ITEM-1","issued":{"date-parts":[["2018","12","15"]]},"page":"53-65","publisher":"Elsevier Ltd","title":"Development of a southern hemisphere subtropical wetland (Welsby Lagoon, south-east Queensland, Australia) through the last glacial cycle","type":"article-journal","volume":"202"},"uris":["http://www.mendeley.com/documents/?uuid=7a57243b-940c-4a20-a7be-2a86b88e2550"]}],"mendeley":{"formattedCitation":"(Cadd et al., 2018)","plainTextFormattedCitation":"(Cadd et al., 2018)","previouslyFormattedCitation":"(Cadd et al., 2018)"},"properties":{"noteIndex":0},"schema":"https://github.com/citation-style-language/schema/raw/master/csl-citation.json"}</w:instrText>
      </w:r>
      <w:r>
        <w:fldChar w:fldCharType="separate"/>
      </w:r>
      <w:r w:rsidRPr="00BB48DA">
        <w:rPr>
          <w:noProof/>
        </w:rPr>
        <w:t>(Cadd et al., 2018)</w:t>
      </w:r>
      <w:r>
        <w:fldChar w:fldCharType="end"/>
      </w:r>
      <w:r>
        <w:t>. Casuarinaceae</w:t>
      </w:r>
      <w:r w:rsidR="005F4A98">
        <w:t xml:space="preserve"> </w:t>
      </w:r>
      <w:r>
        <w:t xml:space="preserve">can be a dominant arboreal and shrub species across a range of Australian climate regions. Casuarinaceae species produce an abundance of pollen </w:t>
      </w:r>
      <w:r>
        <w:fldChar w:fldCharType="begin" w:fldLock="1"/>
      </w:r>
      <w:r w:rsidR="00B25F7F">
        <w:instrText>ADDIN CSL_CITATION {"citationItems":[{"id":"ITEM-1","itemData":{"author":[{"dropping-particle":"","family":"Mariani","given":"Michela","non-dropping-particle":"","parse-names":false,"suffix":""},{"dropping-particle":"","family":"Connor","given":"Simon E.","non-dropping-particle":"","parse-names":false,"suffix":""},{"dropping-particle":"","family":"Theuerkauf","given":"Martin","non-dropping-particle":"","parse-names":false,"suffix":""},{"dropping-particle":"","family":"Herbert","given":"Annika","non-dropping-particle":"","parse-names":false,"suffix":""},{"dropping-particle":"","family":"Kuneš","given":"Petr","non-dropping-particle":"","parse-names":false,"suffix":""},{"dropping-particle":"","family":"Bowman","given":"David M.J.S.","non-dropping-particle":"","parse-names":false,"suffix":""},{"dropping-particle":"","family":"Fletcher","given":"Michael‐Shawn","non-dropping-particle":"","parse-names":false,"suffix":""},{"dropping-particle":"","family":"Head","given":"Lesley","non-dropping-particle":"","parse-names":false,"suffix":""},{"dropping-particle":"","family":"Kershaw","given":"A. Peter","non-dropping-particle":"","parse-names":false,"suffix":""},{"dropping-particle":"","family":"Haberle","given":"Simon G.","non-dropping-particle":"","parse-names":false,"suffix":""},{"dropping-particle":"","family":"Stevenson","given":"Janelle","non-dropping-particle":"","parse-names":false,"suffix":""},{"dropping-particle":"","family":"Adeleye","given":"Matthew","non-dropping-particle":"","parse-names":false,"suffix":""},{"dropping-particle":"","family":"Cadd","given":"Haidee R.","non-dropping-particle":"","parse-names":false,"suffix":""},{"dropping-particle":"","family":"Hopf","given":"F. V.L.","non-dropping-particle":"","parse-names":false,"suffix":""},{"dropping-particle":"","family":"Briles","given":"Christy","non-dropping-particle":"","parse-names":false,"suffix":""}],"container-title":"Frontiers in Ecology and the Environment","id":"ITEM-1","issued":{"date-parts":[["2021"]]},"title":"Disruption of cultural burning promotes shrub encroachment and unprecedented wildfires","type":"article-journal"},"uris":["http://www.mendeley.com/documents/?uuid=0d493a1a-d9ea-415a-b385-920715ca4505"]}],"mendeley":{"formattedCitation":"(Mariani et al., 2021)","plainTextFormattedCitation":"(Mariani et al., 2021)","previouslyFormattedCitation":"(Mariani et al., 2021)"},"properties":{"noteIndex":0},"schema":"https://github.com/citation-style-language/schema/raw/master/csl-citation.json"}</w:instrText>
      </w:r>
      <w:r>
        <w:fldChar w:fldCharType="separate"/>
      </w:r>
      <w:r w:rsidRPr="00BB48DA">
        <w:rPr>
          <w:noProof/>
        </w:rPr>
        <w:t>(Mariani et al., 2021)</w:t>
      </w:r>
      <w:r>
        <w:fldChar w:fldCharType="end"/>
      </w:r>
      <w:r>
        <w:t xml:space="preserve"> that reaches values great than 60% of the terrestrial pollen percentages in the Welsby Lagoon sediment sequence between 50 ka and present </w:t>
      </w:r>
      <w:r>
        <w:fldChar w:fldCharType="begin" w:fldLock="1"/>
      </w:r>
      <w:r>
        <w:instrText>ADDIN CSL_CITATION {"citationItems":[{"id":"ITEM-1","itemData":{"DOI":"10.1016/j.quascirev.2018.09.010","ISSN":"02773791","abstract":"Continuous records of terrestrial environmental and climatic variability that extend beyond the Last Glacial Maximum (LGM) in Australia are rare. Furthermore, where long records do exist, interpretations of climate and ecological change can be hampered by marked changes in sedimentary environment which, in turn, affect the taphonomy of palaeoecological remains. As a consequence, in order to determine how wetland systems responded to climatic and environmental changes, we first need to understand how their depositional environment changed through time. Here we document the development of freshwater Welsby Lagoon, south-east Queensland, from a 12.7 m sediment sequence with a basal age of ca. 130,000 years. We present a variety of proxies reflecting change within the wetland. Carbon and nitrogen concentrations and carbon and nitrogen isotope ratios are used to infer the source of organic matter. However, the nitrogen limited nature of the catchment soils and presence of the colonial algae Botryococcus meant that organic material with C:N ≥ 20 is likely to be derived from autochthonous sources rather than terrestrial sources. A combination of photosynthetic pigments, plant macrofossils, aquatic pollen and sedimentary lignin was used to identify the sources of organic matter and the changing nature of this wetland. Since its formation, Welsby Lagoon has undergone a progressive change from an open-water, algae and cyanobacteria dominated, freshwater lacustrine system, to an aquatic macrophyte-dominated palustrine swamp after ca. 40 ka. It did not revert to lacustrine conditions during the Holocene, despite what is widely viewed as an increase in the regional moisture balance, most likely due to continual infilling of the wetland with sediment. With so few records of terrestrial change throughout MIS3 and MIS4, adequately understanding the development of sites like Welsby Lagoon is imperative to advancing our knowledge of this important environmental and cultural period in Australia's history, which encompasses events such as the extinction of megafauna and human colonisation of the continent.","author":[{"dropping-particle":"","family":"Cadd","given":"Haidee R.","non-dropping-particle":"","parse-names":false,"suffix":""},{"dropping-particle":"","family":"Tibby","given":"John","non-dropping-particle":"","parse-names":false,"suffix":""},{"dropping-particle":"","family":"Barr","given":"Cameron","non-dropping-particle":"","parse-names":false,"suffix":""},{"dropping-particle":"","family":"Tyler","given":"Jonathan","non-dropping-particle":"","parse-names":false,"suffix":""},{"dropping-particle":"","family":"Unger","given":"Lilian","non-dropping-particle":"","parse-names":false,"suffix":""},{"dropping-particle":"","family":"Leng","given":"Melanie J.","non-dropping-particle":"","parse-names":false,"suffix":""},{"dropping-particle":"","family":"Marshall","given":"Jonathan C.","non-dropping-particle":"","parse-names":false,"suffix":""},{"dropping-particle":"","family":"McGregor","given":"Glenn","non-dropping-particle":"","parse-names":false,"suffix":""},{"dropping-particle":"","family":"Lewis","given":"Richard","non-dropping-particle":"","parse-names":false,"suffix":""},{"dropping-particle":"","family":"Arnold","given":"Lee J.","non-dropping-particle":"","parse-names":false,"suffix":""},{"dropping-particle":"","family":"Lewis","given":"Tara","non-dropping-particle":"","parse-names":false,"suffix":""},{"dropping-particle":"","family":"Baldock","given":"Jeff","non-dropping-particle":"","parse-names":false,"suffix":""}],"container-title":"Quaternary Science Reviews","id":"ITEM-1","issued":{"date-parts":[["2018","12","15"]]},"page":"53-65","publisher":"Elsevier Ltd","title":"Development of a southern hemisphere subtropical wetland (Welsby Lagoon, south-east Queensland, Australia) through the last glacial cycle","type":"article-journal","volume":"202"},"uris":["http://www.mendeley.com/documents/?uuid=7a57243b-940c-4a20-a7be-2a86b88e2550"]}],"mendeley":{"formattedCitation":"(Cadd et al., 2018)","plainTextFormattedCitation":"(Cadd et al., 2018)","previouslyFormattedCitation":"(Cadd et al., 2018)"},"properties":{"noteIndex":0},"schema":"https://github.com/citation-style-language/schema/raw/master/csl-citation.json"}</w:instrText>
      </w:r>
      <w:r>
        <w:fldChar w:fldCharType="separate"/>
      </w:r>
      <w:r w:rsidRPr="00BB48DA">
        <w:rPr>
          <w:noProof/>
        </w:rPr>
        <w:t>(Cadd et al., 2018)</w:t>
      </w:r>
      <w:r>
        <w:fldChar w:fldCharType="end"/>
      </w:r>
      <w:r>
        <w:t>.</w:t>
      </w:r>
    </w:p>
    <w:p w14:paraId="32034D65" w14:textId="77777777" w:rsidR="005F4A98" w:rsidRDefault="005F4A98" w:rsidP="005F4A98">
      <w:r>
        <w:t xml:space="preserve">Single Grain Optically Stimulated Luminescence (OSL) dating was performed on 21 samples from both sediment core sequences. Twenty radiocarbon ages were determined from a variety of organic components from WEL15-2 using standard ABA preparation techniques. For further information on OSL dating and original radiocarbon dating see Lewis et al. 2020. An additional 21 depth locations from WEL15-2 were sub-sampled for radiocarbon analysis from the lacustrine phase of the Welsby Lagoon sediment sequence from 564 – 721cm. </w:t>
      </w:r>
    </w:p>
    <w:p w14:paraId="57E8AF44" w14:textId="3CE3BA8D" w:rsidR="004C2404" w:rsidRDefault="004C2404" w:rsidP="003307D1">
      <w:pPr>
        <w:rPr>
          <w:b/>
          <w:bCs/>
        </w:rPr>
      </w:pPr>
      <w:r w:rsidRPr="00563BD2">
        <w:rPr>
          <w:b/>
          <w:bCs/>
        </w:rPr>
        <w:t>Radiocarbon dating</w:t>
      </w:r>
    </w:p>
    <w:p w14:paraId="61518214" w14:textId="53E01DEB" w:rsidR="003307D1" w:rsidRDefault="003307D1" w:rsidP="003307D1">
      <w:pPr>
        <w:rPr>
          <w:b/>
          <w:bCs/>
        </w:rPr>
      </w:pPr>
      <w:r>
        <w:rPr>
          <w:b/>
          <w:bCs/>
        </w:rPr>
        <w:t>Chronos 14-C Carbon Cycling Facility</w:t>
      </w:r>
    </w:p>
    <w:p w14:paraId="0EF83161" w14:textId="76FC3F4A" w:rsidR="003307D1" w:rsidRDefault="003307D1" w:rsidP="003307D1">
      <w:bookmarkStart w:id="1" w:name="_Hlk74735815"/>
      <w:r>
        <w:t xml:space="preserve">A total of 56 </w:t>
      </w:r>
      <w:r w:rsidRPr="00825953">
        <w:rPr>
          <w:vertAlign w:val="superscript"/>
        </w:rPr>
        <w:t>14</w:t>
      </w:r>
      <w:r>
        <w:t xml:space="preserve">C samples were pre-treated, graphitised, and measured at the Chronos 14-C Carbon Cycling Facility at the University of New South Wales. </w:t>
      </w:r>
      <w:r w:rsidR="0082237E">
        <w:t>Graphite targets</w:t>
      </w:r>
      <w:r w:rsidR="00F823CB">
        <w:t xml:space="preserve"> </w:t>
      </w:r>
      <w:r w:rsidR="0082237E">
        <w:t>contain</w:t>
      </w:r>
      <w:r w:rsidR="00F823CB">
        <w:t>ed</w:t>
      </w:r>
      <w:r w:rsidR="0082237E">
        <w:t xml:space="preserve"> ~1000 </w:t>
      </w:r>
      <w:r w:rsidR="00605E8C">
        <w:rPr>
          <w:rFonts w:cstheme="minorHAnsi"/>
        </w:rPr>
        <w:t>µ</w:t>
      </w:r>
      <w:r w:rsidR="0082237E">
        <w:t>g of carbon</w:t>
      </w:r>
      <w:r w:rsidR="00F823CB">
        <w:t xml:space="preserve">, except for </w:t>
      </w:r>
      <w:r w:rsidR="00605E8C">
        <w:t xml:space="preserve">Werri Berri </w:t>
      </w:r>
      <w:r w:rsidR="00F823CB">
        <w:t>SPAC targets</w:t>
      </w:r>
      <w:r w:rsidR="00605E8C">
        <w:t>,</w:t>
      </w:r>
      <w:r w:rsidR="00F823CB">
        <w:t xml:space="preserve"> which ranged from </w:t>
      </w:r>
      <w:r w:rsidR="00605E8C">
        <w:t xml:space="preserve">137-338 </w:t>
      </w:r>
      <w:r w:rsidR="00605E8C">
        <w:rPr>
          <w:rFonts w:cstheme="minorHAnsi"/>
        </w:rPr>
        <w:t>µ</w:t>
      </w:r>
      <w:r w:rsidR="00605E8C">
        <w:t>g C</w:t>
      </w:r>
      <w:r w:rsidR="0082237E">
        <w:t>.</w:t>
      </w:r>
    </w:p>
    <w:bookmarkEnd w:id="1"/>
    <w:p w14:paraId="628B103B" w14:textId="26C2FA78" w:rsidR="003307D1" w:rsidRDefault="003307D1" w:rsidP="003307D1">
      <w:r>
        <w:t xml:space="preserve">All sieves used during </w:t>
      </w:r>
      <w:r w:rsidRPr="007B03C1">
        <w:rPr>
          <w:vertAlign w:val="superscript"/>
        </w:rPr>
        <w:t>14</w:t>
      </w:r>
      <w:r>
        <w:t>C sample preparation were sonicated for 5 minutes in each of dilute Hydrochloric acid followed by concentrated Nitric Acid and finally Milli-Q water prior to use.</w:t>
      </w:r>
    </w:p>
    <w:p w14:paraId="65587DA2" w14:textId="77777777" w:rsidR="004C2404" w:rsidRDefault="004C2404" w:rsidP="004C2404">
      <w:pPr>
        <w:rPr>
          <w:b/>
          <w:bCs/>
        </w:rPr>
      </w:pPr>
      <w:r>
        <w:rPr>
          <w:b/>
          <w:bCs/>
        </w:rPr>
        <w:t>Rafter Radiocarbon</w:t>
      </w:r>
    </w:p>
    <w:p w14:paraId="0ED89F93" w14:textId="3151F3FA" w:rsidR="004C2404" w:rsidRDefault="004C2404" w:rsidP="004C2404">
      <w:r>
        <w:t>Wet sediment samples were sieved through a 90</w:t>
      </w:r>
      <w:r>
        <w:rPr>
          <w:rFonts w:cstheme="minorHAnsi"/>
        </w:rPr>
        <w:t>µ</w:t>
      </w:r>
      <w:r>
        <w:t>m sieve prior to progressive density separation at 1.8s.g., 1.4s.g. and 1.3.s.g. The pollen-rich float was then sieved at 48</w:t>
      </w:r>
      <w:r>
        <w:rPr>
          <w:rFonts w:cstheme="minorHAnsi"/>
        </w:rPr>
        <w:t>µ</w:t>
      </w:r>
      <w:r>
        <w:t>m before undergoing three nitric acid treatments. Samples were then sieved at 15</w:t>
      </w:r>
      <w:r>
        <w:rPr>
          <w:rFonts w:cstheme="minorHAnsi"/>
        </w:rPr>
        <w:t>µ</w:t>
      </w:r>
      <w:r>
        <w:t xml:space="preserve">m, with material about the sieve retained. Finally, density separation at 1.17s.g. was performed with the &gt;1.17s.g. Casuarina pollen-rich float retained for dating (Supplementary Figure </w:t>
      </w:r>
      <w:r w:rsidR="00F81CDE">
        <w:t>1</w:t>
      </w:r>
      <w:r>
        <w:t>). Resulting casuarina pollen residue was heated in 0.5 M HCl, followed by two 0.1 M NaOH washes before a final 0.5 M HCl treatment. Following pre-treatment, carbon dioxide was generated by sealed tube combustion. Carbon dioxide</w:t>
      </w:r>
      <w:r w:rsidR="00605E8C">
        <w:t xml:space="preserve"> (941 </w:t>
      </w:r>
      <w:r w:rsidR="00605E8C">
        <w:rPr>
          <w:rFonts w:cstheme="minorHAnsi"/>
        </w:rPr>
        <w:t>µ</w:t>
      </w:r>
      <w:r w:rsidR="00605E8C">
        <w:t>g C)</w:t>
      </w:r>
      <w:r>
        <w:t xml:space="preserve"> was converted to graphite by reduction with hydrogen over an iron catalyst.</w:t>
      </w:r>
    </w:p>
    <w:p w14:paraId="02611825" w14:textId="498A6DAB" w:rsidR="00F03BE1" w:rsidRDefault="00633FE1" w:rsidP="004C2404">
      <w:r>
        <w:rPr>
          <w:noProof/>
        </w:rPr>
        <w:lastRenderedPageBreak/>
        <w:drawing>
          <wp:inline distT="0" distB="0" distL="0" distR="0" wp14:anchorId="6AD6C904" wp14:editId="0D8B44B4">
            <wp:extent cx="2522483" cy="2307590"/>
            <wp:effectExtent l="0" t="0" r="0" b="0"/>
            <wp:docPr id="20" name="Picture 20" descr="cid:image004.jpg@01D3D322.B64ACAA0"/>
            <wp:cNvGraphicFramePr/>
            <a:graphic xmlns:a="http://schemas.openxmlformats.org/drawingml/2006/main">
              <a:graphicData uri="http://schemas.openxmlformats.org/drawingml/2006/picture">
                <pic:pic xmlns:pic="http://schemas.openxmlformats.org/drawingml/2006/picture">
                  <pic:nvPicPr>
                    <pic:cNvPr id="20" name="Picture 20" descr="cid:image004.jpg@01D3D322.B64ACAA0"/>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2527233" cy="2311936"/>
                    </a:xfrm>
                    <a:prstGeom prst="rect">
                      <a:avLst/>
                    </a:prstGeom>
                    <a:noFill/>
                    <a:ln>
                      <a:noFill/>
                    </a:ln>
                  </pic:spPr>
                </pic:pic>
              </a:graphicData>
            </a:graphic>
          </wp:inline>
        </w:drawing>
      </w:r>
      <w:r>
        <w:rPr>
          <w:noProof/>
        </w:rPr>
        <w:drawing>
          <wp:inline distT="0" distB="0" distL="0" distR="0" wp14:anchorId="5E9E174E" wp14:editId="60FF8FBB">
            <wp:extent cx="3076575" cy="2307590"/>
            <wp:effectExtent l="0" t="0" r="9525" b="0"/>
            <wp:docPr id="16" name="Picture 16" descr="I:\C14Data\R Number Files\R41000-R41999\R41100-R41199\R41116-Vandergoes\photos\41116-van-2-greater1.17-2.JPG"/>
            <wp:cNvGraphicFramePr/>
            <a:graphic xmlns:a="http://schemas.openxmlformats.org/drawingml/2006/main">
              <a:graphicData uri="http://schemas.openxmlformats.org/drawingml/2006/picture">
                <pic:pic xmlns:pic="http://schemas.openxmlformats.org/drawingml/2006/picture">
                  <pic:nvPicPr>
                    <pic:cNvPr id="16" name="Picture 16" descr="I:\C14Data\R Number Files\R41000-R41999\R41100-R41199\R41116-Vandergoes\photos\41116-van-2-greater1.17-2.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5176" cy="2314041"/>
                    </a:xfrm>
                    <a:prstGeom prst="rect">
                      <a:avLst/>
                    </a:prstGeom>
                    <a:noFill/>
                    <a:ln>
                      <a:noFill/>
                    </a:ln>
                  </pic:spPr>
                </pic:pic>
              </a:graphicData>
            </a:graphic>
          </wp:inline>
        </w:drawing>
      </w:r>
    </w:p>
    <w:p w14:paraId="1598A59F" w14:textId="7C4C7714" w:rsidR="00633FE1" w:rsidRDefault="00633FE1" w:rsidP="00633FE1">
      <w:r>
        <w:rPr>
          <w:b/>
          <w:bCs/>
        </w:rPr>
        <w:t xml:space="preserve">Figure </w:t>
      </w:r>
      <w:r w:rsidR="00DD4282">
        <w:rPr>
          <w:b/>
          <w:bCs/>
        </w:rPr>
        <w:t>S2</w:t>
      </w:r>
      <w:r>
        <w:rPr>
          <w:b/>
          <w:bCs/>
        </w:rPr>
        <w:t>:</w:t>
      </w:r>
      <w:r w:rsidRPr="00633FE1">
        <w:t xml:space="preserve"> Sample WEL 15-2 526cm </w:t>
      </w:r>
      <w:r>
        <w:t>(41116/2) processed at Rafter Radiocarbon prior to graphitisation. Casuarina pollen percentage estimated to be ~90% by count; mass estimation of ~80-85%.</w:t>
      </w:r>
    </w:p>
    <w:p w14:paraId="03F12A7C" w14:textId="77777777" w:rsidR="007C6590" w:rsidRDefault="007C6590" w:rsidP="007C6590">
      <w:pPr>
        <w:rPr>
          <w:b/>
          <w:bCs/>
        </w:rPr>
      </w:pPr>
      <w:r>
        <w:rPr>
          <w:b/>
          <w:bCs/>
        </w:rPr>
        <w:t xml:space="preserve">ANSTO </w:t>
      </w:r>
    </w:p>
    <w:p w14:paraId="255A3A5D" w14:textId="3250A4F1" w:rsidR="003C788C" w:rsidRDefault="007C6590" w:rsidP="007C6590">
      <w:r>
        <w:t xml:space="preserve">All samples were pre-treated </w:t>
      </w:r>
      <w:r w:rsidR="00BB027C">
        <w:t>using standard ABA treatment</w:t>
      </w:r>
      <w:r w:rsidR="003C788C">
        <w:t>.</w:t>
      </w:r>
      <w:r w:rsidR="00496AD9">
        <w:t xml:space="preserve"> </w:t>
      </w:r>
      <w:r w:rsidR="00BB027C">
        <w:t xml:space="preserve">An </w:t>
      </w:r>
      <w:r w:rsidR="003C788C">
        <w:t>initial</w:t>
      </w:r>
      <w:r>
        <w:t xml:space="preserve"> 2 M HCl </w:t>
      </w:r>
      <w:r w:rsidR="00BB027C">
        <w:t>(60</w:t>
      </w:r>
      <w:r w:rsidR="00BB027C">
        <w:rPr>
          <w:vertAlign w:val="superscript"/>
        </w:rPr>
        <w:t>o</w:t>
      </w:r>
      <w:r w:rsidR="00BB027C">
        <w:t>C</w:t>
      </w:r>
      <w:r>
        <w:t>,</w:t>
      </w:r>
      <w:r w:rsidR="00BB027C">
        <w:t>1 hr)</w:t>
      </w:r>
      <w:r>
        <w:t xml:space="preserve"> </w:t>
      </w:r>
      <w:r w:rsidR="00BB027C">
        <w:t xml:space="preserve">is </w:t>
      </w:r>
      <w:r>
        <w:t xml:space="preserve">followed by </w:t>
      </w:r>
      <w:r w:rsidR="00BB027C">
        <w:t xml:space="preserve">repeated </w:t>
      </w:r>
      <w:r>
        <w:t>0.5</w:t>
      </w:r>
      <w:r w:rsidR="00BB027C">
        <w:t xml:space="preserve"> -1.0 </w:t>
      </w:r>
      <w:r>
        <w:t>% NaOH</w:t>
      </w:r>
      <w:r w:rsidR="00BB027C">
        <w:t xml:space="preserve"> washes (60</w:t>
      </w:r>
      <w:r w:rsidR="00BB027C">
        <w:rPr>
          <w:vertAlign w:val="superscript"/>
        </w:rPr>
        <w:t>o</w:t>
      </w:r>
      <w:r w:rsidR="00BB027C">
        <w:t>C, 1hr)</w:t>
      </w:r>
      <w:r>
        <w:t xml:space="preserve"> </w:t>
      </w:r>
      <w:r w:rsidR="00BB027C">
        <w:t>until the wash solution is clear, followed by</w:t>
      </w:r>
      <w:r w:rsidR="00496AD9">
        <w:t xml:space="preserve"> </w:t>
      </w:r>
      <w:r w:rsidR="00BB027C">
        <w:t xml:space="preserve">a </w:t>
      </w:r>
      <w:r>
        <w:t xml:space="preserve">2 M HCl treatment. Pre-treated samples were then </w:t>
      </w:r>
      <w:r w:rsidR="00BB027C">
        <w:t>combusted</w:t>
      </w:r>
      <w:r w:rsidR="003C788C">
        <w:t xml:space="preserve"> </w:t>
      </w:r>
      <w:r w:rsidR="003C788C" w:rsidRPr="003C788C">
        <w:rPr>
          <w:i/>
          <w:iCs/>
        </w:rPr>
        <w:t>in vacuo</w:t>
      </w:r>
      <w:r w:rsidR="003C788C">
        <w:t xml:space="preserve"> to CO</w:t>
      </w:r>
      <w:r w:rsidR="003C788C">
        <w:rPr>
          <w:vertAlign w:val="subscript"/>
        </w:rPr>
        <w:t>2</w:t>
      </w:r>
      <w:r w:rsidR="00BB027C">
        <w:t xml:space="preserve"> in </w:t>
      </w:r>
      <w:r w:rsidR="003C788C">
        <w:t xml:space="preserve">a </w:t>
      </w:r>
      <w:r w:rsidR="00BB027C">
        <w:t xml:space="preserve">sealed tube with </w:t>
      </w:r>
      <w:proofErr w:type="spellStart"/>
      <w:r w:rsidR="00BB027C">
        <w:t>CuO</w:t>
      </w:r>
      <w:proofErr w:type="spellEnd"/>
      <w:r w:rsidR="00BB027C">
        <w:t xml:space="preserve"> and Ag wire at </w:t>
      </w:r>
      <w:r w:rsidR="00BB027C" w:rsidRPr="00BB027C">
        <w:t>900</w:t>
      </w:r>
      <w:r w:rsidR="00BB027C">
        <w:rPr>
          <w:vertAlign w:val="superscript"/>
        </w:rPr>
        <w:t>o</w:t>
      </w:r>
      <w:r w:rsidR="00BB027C">
        <w:t>C</w:t>
      </w:r>
      <w:r w:rsidR="003C788C">
        <w:t xml:space="preserve">. The </w:t>
      </w:r>
      <w:r w:rsidR="003C788C" w:rsidRPr="003C788C">
        <w:t>CO</w:t>
      </w:r>
      <w:r w:rsidR="003C788C">
        <w:rPr>
          <w:vertAlign w:val="subscript"/>
        </w:rPr>
        <w:t xml:space="preserve">2 </w:t>
      </w:r>
      <w:r w:rsidR="003C788C">
        <w:t xml:space="preserve">was </w:t>
      </w:r>
      <w:r w:rsidR="003C788C" w:rsidRPr="003C788C">
        <w:t>converted to graphite using the H</w:t>
      </w:r>
      <w:r w:rsidR="003C788C" w:rsidRPr="003C788C">
        <w:rPr>
          <w:vertAlign w:val="subscript"/>
        </w:rPr>
        <w:t>2</w:t>
      </w:r>
      <w:r w:rsidR="003C788C" w:rsidRPr="003C788C">
        <w:t xml:space="preserve">/Fe method </w:t>
      </w:r>
      <w:r w:rsidR="003C788C">
        <w:t>(</w:t>
      </w:r>
      <w:r w:rsidR="003C788C" w:rsidRPr="003C788C">
        <w:t>Hua et al., 2001</w:t>
      </w:r>
      <w:r w:rsidR="003C788C">
        <w:t>)</w:t>
      </w:r>
      <w:r>
        <w:t xml:space="preserve"> prior to measurement </w:t>
      </w:r>
      <w:r w:rsidR="003B7237">
        <w:t xml:space="preserve">at the </w:t>
      </w:r>
      <w:r w:rsidR="00BB027C">
        <w:t>Centre for Accelerator Science</w:t>
      </w:r>
      <w:r w:rsidR="00735189">
        <w:t xml:space="preserve"> (Fink et al. 2004)</w:t>
      </w:r>
      <w:r>
        <w:t xml:space="preserve">. </w:t>
      </w:r>
      <w:r w:rsidR="00735189">
        <w:t xml:space="preserve">Samples OZY151 and OZY152 were measured on the VEGA 1 MV and samples OZY153 and OZY154 were measured on the ANTARES 10MV accelerator </w:t>
      </w:r>
      <w:r w:rsidR="00B25F7F">
        <w:fldChar w:fldCharType="begin" w:fldLock="1"/>
      </w:r>
      <w:r w:rsidR="00B25F7F">
        <w:instrText>ADDIN CSL_CITATION {"citationItems":[{"id":"ITEM-1","itemData":{"DOI":"10.1016/j.nimb.2004.04.025","ISSN":"0168583X","abstract":"This paper presents an overview of ANTARES operations, describing (1) technical upgrades that now allow routine 0.3-0.4% 14C precision for 1 mg carbon samples and 1% precision for 100 micrograms, (2) proficiency at 236U measurements in environmental samples, (3) new developments in AMS of platinum group elements and (4), some major application projects undertaken over the period of the past three years. Importantly, the facility is poised to enter into a new phase of expansion with the recent delivery of a 2 MV 14C tandem accelerator system from High Voltage Engineering (HVE) and a stable isotope ratio mass spectrometer from Micromass Inc. for combustion of organic samples and isotopic analysis. © 2004 Elsevier B.V. All rights reserved.","author":[{"dropping-particle":"","family":"Fink","given":"D.","non-dropping-particle":"","parse-names":false,"suffix":""},{"dropping-particle":"","family":"Hotchkis","given":"M.","non-dropping-particle":"","parse-names":false,"suffix":""},{"dropping-particle":"","family":"Hua","given":"Q.","non-dropping-particle":"","parse-names":false,"suffix":""},{"dropping-particle":"","family":"Jacobsen","given":"G.","non-dropping-particle":"","parse-names":false,"suffix":""},{"dropping-particle":"","family":"Smith","given":"A. M.","non-dropping-particle":"","parse-names":false,"suffix":""},{"dropping-particle":"","family":"Zoppi","given":"U.","non-dropping-particle":"","parse-names":false,"suffix":""},{"dropping-particle":"","family":"Child","given":"D.","non-dropping-particle":"","parse-names":false,"suffix":""},{"dropping-particle":"","family":"Mifsud","given":"C.","non-dropping-particle":"","parse-names":false,"suffix":""},{"dropping-particle":"","family":"Gaast","given":"H.","non-dropping-particle":"Van Der","parse-names":false,"suffix":""},{"dropping-particle":"","family":"Williams","given":"A.","non-dropping-particle":"","parse-names":false,"suffix":""},{"dropping-particle":"","family":"Williams","given":"M.","non-dropping-particle":"","parse-names":false,"suffix":""}],"container-title":"Nuclear Instruments and Methods in Physics Research, Section B: Beam Interactions with Materials and Atoms","id":"ITEM-1","issue":"SPEC. ISS.","issued":{"date-parts":[["2004"]]},"page":"109-115","title":"The ANTARES AMS facility at ANSTO","type":"article-journal","volume":"223-224"},"uris":["http://www.mendeley.com/documents/?uuid=cdb39d8f-0a04-4d98-b5ca-d4d9c6cd1c1c"]}],"mendeley":{"formattedCitation":"(Fink et al., 2004)","plainTextFormattedCitation":"(Fink et al., 2004)","previouslyFormattedCitation":"(Fink et al., 2000)"},"properties":{"noteIndex":0},"schema":"https://github.com/citation-style-language/schema/raw/master/csl-citation.json"}</w:instrText>
      </w:r>
      <w:r w:rsidR="00B25F7F">
        <w:fldChar w:fldCharType="separate"/>
      </w:r>
      <w:r w:rsidR="00B25F7F" w:rsidRPr="00B25F7F">
        <w:rPr>
          <w:noProof/>
        </w:rPr>
        <w:t>(Fink et al., 2004)</w:t>
      </w:r>
      <w:r w:rsidR="00B25F7F">
        <w:fldChar w:fldCharType="end"/>
      </w:r>
      <w:r w:rsidR="00735189">
        <w:t>.</w:t>
      </w:r>
    </w:p>
    <w:p w14:paraId="35F0181D" w14:textId="427BEFFD" w:rsidR="00633FE1" w:rsidRPr="006C41DE" w:rsidRDefault="00A91EA7">
      <w:pPr>
        <w:rPr>
          <w:b/>
          <w:bCs/>
          <w:lang w:val="en-US"/>
        </w:rPr>
      </w:pPr>
      <w:r w:rsidRPr="006C41DE">
        <w:rPr>
          <w:b/>
          <w:bCs/>
          <w:lang w:val="en-US"/>
        </w:rPr>
        <w:t xml:space="preserve">Age Depth modelling </w:t>
      </w:r>
    </w:p>
    <w:p w14:paraId="42EB10B4" w14:textId="1EC8CC02" w:rsidR="00A91EA7" w:rsidRPr="006C41DE" w:rsidRDefault="006C41DE">
      <w:pPr>
        <w:rPr>
          <w:i/>
          <w:iCs/>
          <w:lang w:val="en-US"/>
        </w:rPr>
      </w:pPr>
      <w:r>
        <w:rPr>
          <w:i/>
          <w:iCs/>
          <w:lang w:val="en-US"/>
        </w:rPr>
        <w:t>r</w:t>
      </w:r>
      <w:r w:rsidR="00A91EA7" w:rsidRPr="006C41DE">
        <w:rPr>
          <w:i/>
          <w:iCs/>
          <w:lang w:val="en-US"/>
        </w:rPr>
        <w:t>bacon</w:t>
      </w:r>
      <w:r>
        <w:rPr>
          <w:i/>
          <w:iCs/>
          <w:lang w:val="en-US"/>
        </w:rPr>
        <w:t xml:space="preserve"> </w:t>
      </w:r>
      <w:r>
        <w:rPr>
          <w:lang w:val="en-US"/>
        </w:rPr>
        <w:t>s</w:t>
      </w:r>
      <w:r w:rsidRPr="006C41DE">
        <w:rPr>
          <w:lang w:val="en-US"/>
        </w:rPr>
        <w:t>ettings</w:t>
      </w:r>
    </w:p>
    <w:p w14:paraId="6686C7FB" w14:textId="69479C5F" w:rsidR="00A91EA7" w:rsidRPr="006C41DE" w:rsidRDefault="00A91EA7">
      <w:pPr>
        <w:rPr>
          <w:b/>
          <w:bCs/>
          <w:lang w:val="en-US"/>
        </w:rPr>
      </w:pPr>
      <w:r w:rsidRPr="006C41DE">
        <w:rPr>
          <w:b/>
          <w:bCs/>
          <w:lang w:val="en-US"/>
        </w:rPr>
        <w:t>Werri Berri</w:t>
      </w:r>
    </w:p>
    <w:p w14:paraId="26AAF987" w14:textId="77777777" w:rsidR="009F0766" w:rsidRDefault="009F0766" w:rsidP="009F0766">
      <w:pPr>
        <w:rPr>
          <w:lang w:val="en-US"/>
        </w:rPr>
      </w:pPr>
      <w:proofErr w:type="gramStart"/>
      <w:r w:rsidRPr="009F0766">
        <w:rPr>
          <w:lang w:val="en-US"/>
        </w:rPr>
        <w:t>Bacon(</w:t>
      </w:r>
      <w:proofErr w:type="gramEnd"/>
      <w:r w:rsidRPr="009F0766">
        <w:rPr>
          <w:lang w:val="en-US"/>
        </w:rPr>
        <w:t>"</w:t>
      </w:r>
      <w:proofErr w:type="spellStart"/>
      <w:r w:rsidRPr="009F0766">
        <w:rPr>
          <w:lang w:val="en-US"/>
        </w:rPr>
        <w:t>WerriBerri</w:t>
      </w:r>
      <w:proofErr w:type="spellEnd"/>
      <w:r w:rsidRPr="009F0766">
        <w:rPr>
          <w:lang w:val="en-US"/>
        </w:rPr>
        <w:t xml:space="preserve">", d.by=1, thick=5, </w:t>
      </w:r>
      <w:proofErr w:type="spellStart"/>
      <w:r w:rsidRPr="009F0766">
        <w:rPr>
          <w:lang w:val="en-US"/>
        </w:rPr>
        <w:t>rotate.axes</w:t>
      </w:r>
      <w:proofErr w:type="spellEnd"/>
      <w:r w:rsidRPr="009F0766">
        <w:rPr>
          <w:lang w:val="en-US"/>
        </w:rPr>
        <w:t xml:space="preserve">=TRUE, title="", </w:t>
      </w:r>
      <w:proofErr w:type="spellStart"/>
      <w:r w:rsidRPr="009F0766">
        <w:rPr>
          <w:lang w:val="en-US"/>
        </w:rPr>
        <w:t>model.only</w:t>
      </w:r>
      <w:proofErr w:type="spellEnd"/>
      <w:r w:rsidRPr="009F0766">
        <w:rPr>
          <w:lang w:val="en-US"/>
        </w:rPr>
        <w:t xml:space="preserve">=TRUE, </w:t>
      </w:r>
      <w:proofErr w:type="spellStart"/>
      <w:r w:rsidRPr="009F0766">
        <w:rPr>
          <w:lang w:val="en-US"/>
        </w:rPr>
        <w:t>d.lab</w:t>
      </w:r>
      <w:proofErr w:type="spellEnd"/>
      <w:r w:rsidRPr="009F0766">
        <w:rPr>
          <w:lang w:val="en-US"/>
        </w:rPr>
        <w:t xml:space="preserve">="Depth (cm)", </w:t>
      </w:r>
      <w:proofErr w:type="spellStart"/>
      <w:r w:rsidRPr="009F0766">
        <w:rPr>
          <w:lang w:val="en-US"/>
        </w:rPr>
        <w:t>yr.lab</w:t>
      </w:r>
      <w:proofErr w:type="spellEnd"/>
      <w:r w:rsidRPr="009F0766">
        <w:rPr>
          <w:lang w:val="en-US"/>
        </w:rPr>
        <w:t xml:space="preserve">="Age (cal. </w:t>
      </w:r>
      <w:proofErr w:type="spellStart"/>
      <w:r w:rsidRPr="009F0766">
        <w:rPr>
          <w:lang w:val="en-US"/>
        </w:rPr>
        <w:t>yr</w:t>
      </w:r>
      <w:proofErr w:type="spellEnd"/>
      <w:r w:rsidRPr="009F0766">
        <w:rPr>
          <w:lang w:val="en-US"/>
        </w:rPr>
        <w:t xml:space="preserve"> BP)", </w:t>
      </w:r>
      <w:proofErr w:type="spellStart"/>
      <w:r w:rsidRPr="009F0766">
        <w:rPr>
          <w:lang w:val="en-US"/>
        </w:rPr>
        <w:t>ssize</w:t>
      </w:r>
      <w:proofErr w:type="spellEnd"/>
      <w:r w:rsidRPr="009F0766">
        <w:rPr>
          <w:lang w:val="en-US"/>
        </w:rPr>
        <w:t xml:space="preserve">=8000, </w:t>
      </w:r>
      <w:proofErr w:type="spellStart"/>
      <w:r w:rsidRPr="009F0766">
        <w:rPr>
          <w:lang w:val="en-US"/>
        </w:rPr>
        <w:t>rev.yr</w:t>
      </w:r>
      <w:proofErr w:type="spellEnd"/>
      <w:r w:rsidRPr="009F0766">
        <w:rPr>
          <w:lang w:val="en-US"/>
        </w:rPr>
        <w:t>=TRUE)</w:t>
      </w:r>
    </w:p>
    <w:p w14:paraId="7ACCEBB1" w14:textId="79FFA58E" w:rsidR="00A91EA7" w:rsidRPr="006C41DE" w:rsidRDefault="00A91EA7">
      <w:pPr>
        <w:rPr>
          <w:b/>
          <w:bCs/>
          <w:lang w:val="en-US"/>
        </w:rPr>
      </w:pPr>
      <w:r w:rsidRPr="006C41DE">
        <w:rPr>
          <w:b/>
          <w:bCs/>
          <w:lang w:val="en-US"/>
        </w:rPr>
        <w:t>Welsby Lagoon</w:t>
      </w:r>
    </w:p>
    <w:p w14:paraId="2B261800" w14:textId="53DFB868" w:rsidR="00A91EA7" w:rsidRDefault="00A91EA7" w:rsidP="00A91EA7">
      <w:pPr>
        <w:rPr>
          <w:lang w:val="en-US"/>
        </w:rPr>
      </w:pPr>
      <w:proofErr w:type="gramStart"/>
      <w:r w:rsidRPr="00A91EA7">
        <w:rPr>
          <w:lang w:val="en-US"/>
        </w:rPr>
        <w:t>Bacon(</w:t>
      </w:r>
      <w:proofErr w:type="gramEnd"/>
      <w:r w:rsidRPr="00A91EA7">
        <w:rPr>
          <w:lang w:val="en-US"/>
        </w:rPr>
        <w:t>"</w:t>
      </w:r>
      <w:proofErr w:type="spellStart"/>
      <w:r w:rsidRPr="00A91EA7">
        <w:rPr>
          <w:lang w:val="en-US"/>
        </w:rPr>
        <w:t>WelsbyLagoon</w:t>
      </w:r>
      <w:proofErr w:type="spellEnd"/>
      <w:r w:rsidRPr="00A91EA7">
        <w:rPr>
          <w:lang w:val="en-US"/>
        </w:rPr>
        <w:t xml:space="preserve">", d.by=1, thick=15, </w:t>
      </w:r>
      <w:proofErr w:type="spellStart"/>
      <w:r w:rsidRPr="00A91EA7">
        <w:rPr>
          <w:lang w:val="en-US"/>
        </w:rPr>
        <w:t>rotate.axes</w:t>
      </w:r>
      <w:proofErr w:type="spellEnd"/>
      <w:r w:rsidRPr="00A91EA7">
        <w:rPr>
          <w:lang w:val="en-US"/>
        </w:rPr>
        <w:t>=TRUE, title="",</w:t>
      </w:r>
      <w:r>
        <w:rPr>
          <w:lang w:val="en-US"/>
        </w:rPr>
        <w:t xml:space="preserve"> </w:t>
      </w:r>
      <w:r w:rsidRPr="00A91EA7">
        <w:rPr>
          <w:lang w:val="en-US"/>
        </w:rPr>
        <w:t xml:space="preserve">remember=FALSE, boundary = 500, </w:t>
      </w:r>
      <w:proofErr w:type="spellStart"/>
      <w:r w:rsidRPr="00A91EA7">
        <w:rPr>
          <w:lang w:val="en-US"/>
        </w:rPr>
        <w:t>model.only</w:t>
      </w:r>
      <w:proofErr w:type="spellEnd"/>
      <w:r w:rsidRPr="00A91EA7">
        <w:rPr>
          <w:lang w:val="en-US"/>
        </w:rPr>
        <w:t xml:space="preserve">=TRUE, </w:t>
      </w:r>
      <w:proofErr w:type="spellStart"/>
      <w:r w:rsidRPr="00A91EA7">
        <w:rPr>
          <w:lang w:val="en-US"/>
        </w:rPr>
        <w:t>d.lab</w:t>
      </w:r>
      <w:proofErr w:type="spellEnd"/>
      <w:r w:rsidRPr="00A91EA7">
        <w:rPr>
          <w:lang w:val="en-US"/>
        </w:rPr>
        <w:t xml:space="preserve">="Depth (cm)", </w:t>
      </w:r>
      <w:proofErr w:type="spellStart"/>
      <w:r w:rsidRPr="00A91EA7">
        <w:rPr>
          <w:lang w:val="en-US"/>
        </w:rPr>
        <w:t>yr.lab</w:t>
      </w:r>
      <w:proofErr w:type="spellEnd"/>
      <w:r w:rsidRPr="00A91EA7">
        <w:rPr>
          <w:lang w:val="en-US"/>
        </w:rPr>
        <w:t xml:space="preserve">="Age (cal. </w:t>
      </w:r>
      <w:proofErr w:type="spellStart"/>
      <w:r w:rsidRPr="00A91EA7">
        <w:rPr>
          <w:lang w:val="en-US"/>
        </w:rPr>
        <w:t>yr</w:t>
      </w:r>
      <w:proofErr w:type="spellEnd"/>
      <w:r w:rsidRPr="00A91EA7">
        <w:rPr>
          <w:lang w:val="en-US"/>
        </w:rPr>
        <w:t xml:space="preserve"> BP)", </w:t>
      </w:r>
      <w:proofErr w:type="spellStart"/>
      <w:r w:rsidRPr="00A91EA7">
        <w:rPr>
          <w:lang w:val="en-US"/>
        </w:rPr>
        <w:t>ssize</w:t>
      </w:r>
      <w:proofErr w:type="spellEnd"/>
      <w:r w:rsidRPr="00A91EA7">
        <w:rPr>
          <w:lang w:val="en-US"/>
        </w:rPr>
        <w:t>=</w:t>
      </w:r>
      <w:r w:rsidR="009F0766">
        <w:rPr>
          <w:lang w:val="en-US"/>
        </w:rPr>
        <w:t>8</w:t>
      </w:r>
      <w:r w:rsidRPr="00A91EA7">
        <w:rPr>
          <w:lang w:val="en-US"/>
        </w:rPr>
        <w:t xml:space="preserve">000, </w:t>
      </w:r>
      <w:proofErr w:type="spellStart"/>
      <w:r w:rsidRPr="00A91EA7">
        <w:rPr>
          <w:lang w:val="en-US"/>
        </w:rPr>
        <w:t>rev.yr</w:t>
      </w:r>
      <w:proofErr w:type="spellEnd"/>
      <w:r w:rsidRPr="00A91EA7">
        <w:rPr>
          <w:lang w:val="en-US"/>
        </w:rPr>
        <w:t>=TRUE</w:t>
      </w:r>
      <w:r w:rsidR="009F0766">
        <w:rPr>
          <w:lang w:val="en-US"/>
        </w:rPr>
        <w:t>)</w:t>
      </w:r>
    </w:p>
    <w:p w14:paraId="48B24A51" w14:textId="7DF95CDD" w:rsidR="00F03BE1" w:rsidRPr="006C41DE" w:rsidRDefault="00F03BE1" w:rsidP="00A91EA7">
      <w:pPr>
        <w:rPr>
          <w:lang w:val="en-US"/>
        </w:rPr>
      </w:pPr>
      <w:r w:rsidRPr="006C41DE">
        <w:rPr>
          <w:i/>
          <w:iCs/>
          <w:lang w:val="en-US"/>
        </w:rPr>
        <w:t xml:space="preserve">Undatable </w:t>
      </w:r>
      <w:r w:rsidR="006C41DE">
        <w:rPr>
          <w:lang w:val="en-US"/>
        </w:rPr>
        <w:t>settings</w:t>
      </w:r>
    </w:p>
    <w:p w14:paraId="624B6DE7" w14:textId="0A4D269C" w:rsidR="00F03BE1" w:rsidRPr="006C41DE" w:rsidRDefault="00F03BE1" w:rsidP="00A91EA7">
      <w:pPr>
        <w:rPr>
          <w:b/>
          <w:bCs/>
          <w:lang w:val="en-US"/>
        </w:rPr>
      </w:pPr>
      <w:r w:rsidRPr="006C41DE">
        <w:rPr>
          <w:b/>
          <w:bCs/>
          <w:lang w:val="en-US"/>
        </w:rPr>
        <w:t>Werri Berri</w:t>
      </w:r>
    </w:p>
    <w:p w14:paraId="4A89E687" w14:textId="4CCEEAC4" w:rsidR="00F03BE1" w:rsidRDefault="00F03BE1" w:rsidP="00A91EA7">
      <w:pPr>
        <w:rPr>
          <w:lang w:val="en-US"/>
        </w:rPr>
      </w:pPr>
      <w:r w:rsidRPr="00F03BE1">
        <w:rPr>
          <w:lang w:val="en-US"/>
        </w:rPr>
        <w:t xml:space="preserve">Undatable run on 2021-06-01 17:21:42. </w:t>
      </w:r>
      <w:proofErr w:type="spellStart"/>
      <w:r w:rsidRPr="00F03BE1">
        <w:rPr>
          <w:lang w:val="en-US"/>
        </w:rPr>
        <w:t>nsim</w:t>
      </w:r>
      <w:proofErr w:type="spellEnd"/>
      <w:r w:rsidRPr="00F03BE1">
        <w:rPr>
          <w:lang w:val="en-US"/>
        </w:rPr>
        <w:t xml:space="preserve">=100000 </w:t>
      </w:r>
      <w:proofErr w:type="spellStart"/>
      <w:r w:rsidRPr="00F03BE1">
        <w:rPr>
          <w:lang w:val="en-US"/>
        </w:rPr>
        <w:t>bootpc</w:t>
      </w:r>
      <w:proofErr w:type="spellEnd"/>
      <w:r w:rsidRPr="00F03BE1">
        <w:rPr>
          <w:lang w:val="en-US"/>
        </w:rPr>
        <w:t xml:space="preserve">=50 </w:t>
      </w:r>
      <w:proofErr w:type="spellStart"/>
      <w:r w:rsidRPr="00F03BE1">
        <w:rPr>
          <w:lang w:val="en-US"/>
        </w:rPr>
        <w:t>xfactor</w:t>
      </w:r>
      <w:proofErr w:type="spellEnd"/>
      <w:r w:rsidRPr="00F03BE1">
        <w:rPr>
          <w:lang w:val="en-US"/>
        </w:rPr>
        <w:t>=0.1 combine=Yes</w:t>
      </w:r>
    </w:p>
    <w:p w14:paraId="39112E9B" w14:textId="0728A056" w:rsidR="00F03BE1" w:rsidRPr="006C41DE" w:rsidRDefault="00F03BE1" w:rsidP="00A91EA7">
      <w:pPr>
        <w:rPr>
          <w:b/>
          <w:bCs/>
          <w:lang w:val="en-US"/>
        </w:rPr>
      </w:pPr>
      <w:r w:rsidRPr="006C41DE">
        <w:rPr>
          <w:b/>
          <w:bCs/>
          <w:lang w:val="en-US"/>
        </w:rPr>
        <w:t>Welsby Lagoon</w:t>
      </w:r>
    </w:p>
    <w:p w14:paraId="3C9BAF27" w14:textId="620236AA" w:rsidR="00F03BE1" w:rsidRPr="00F03BE1" w:rsidRDefault="00F03BE1" w:rsidP="00A91EA7">
      <w:pPr>
        <w:rPr>
          <w:lang w:val="en-US"/>
        </w:rPr>
      </w:pPr>
      <w:r w:rsidRPr="00F03BE1">
        <w:rPr>
          <w:lang w:val="en-US"/>
        </w:rPr>
        <w:t xml:space="preserve">Undatable run on 2021-05-17 14:26:02. </w:t>
      </w:r>
      <w:proofErr w:type="spellStart"/>
      <w:r w:rsidRPr="00F03BE1">
        <w:rPr>
          <w:lang w:val="en-US"/>
        </w:rPr>
        <w:t>nsim</w:t>
      </w:r>
      <w:proofErr w:type="spellEnd"/>
      <w:r w:rsidRPr="00F03BE1">
        <w:rPr>
          <w:lang w:val="en-US"/>
        </w:rPr>
        <w:t>=1000</w:t>
      </w:r>
      <w:r w:rsidR="0051225C">
        <w:rPr>
          <w:lang w:val="en-US"/>
        </w:rPr>
        <w:t>0</w:t>
      </w:r>
      <w:r w:rsidRPr="00F03BE1">
        <w:rPr>
          <w:lang w:val="en-US"/>
        </w:rPr>
        <w:t xml:space="preserve">0 </w:t>
      </w:r>
      <w:proofErr w:type="spellStart"/>
      <w:r w:rsidRPr="00F03BE1">
        <w:rPr>
          <w:lang w:val="en-US"/>
        </w:rPr>
        <w:t>bootpc</w:t>
      </w:r>
      <w:proofErr w:type="spellEnd"/>
      <w:r w:rsidRPr="00F03BE1">
        <w:rPr>
          <w:lang w:val="en-US"/>
        </w:rPr>
        <w:t xml:space="preserve">=75 </w:t>
      </w:r>
      <w:proofErr w:type="spellStart"/>
      <w:r w:rsidRPr="00F03BE1">
        <w:rPr>
          <w:lang w:val="en-US"/>
        </w:rPr>
        <w:t>xfactor</w:t>
      </w:r>
      <w:proofErr w:type="spellEnd"/>
      <w:r w:rsidRPr="00F03BE1">
        <w:rPr>
          <w:lang w:val="en-US"/>
        </w:rPr>
        <w:t>=0.1 combine=Yes</w:t>
      </w:r>
    </w:p>
    <w:p w14:paraId="74D238E4" w14:textId="6E346D99" w:rsidR="009F0766" w:rsidRDefault="00F03BE1" w:rsidP="009F0766">
      <w:pPr>
        <w:rPr>
          <w:i/>
          <w:iCs/>
          <w:lang w:val="en-US"/>
        </w:rPr>
      </w:pPr>
      <w:proofErr w:type="spellStart"/>
      <w:r w:rsidRPr="006C41DE">
        <w:rPr>
          <w:i/>
          <w:iCs/>
          <w:lang w:val="en-US"/>
        </w:rPr>
        <w:t>OxCal</w:t>
      </w:r>
      <w:proofErr w:type="spellEnd"/>
    </w:p>
    <w:p w14:paraId="597910AB" w14:textId="77777777" w:rsidR="005600D5" w:rsidRDefault="005600D5" w:rsidP="005600D5">
      <w:pPr>
        <w:pStyle w:val="CommentText"/>
      </w:pPr>
      <w:r>
        <w:rPr>
          <w:lang w:val="en-US"/>
        </w:rPr>
        <w:t>‘</w:t>
      </w:r>
      <w:proofErr w:type="spellStart"/>
      <w:r w:rsidRPr="00B67A10">
        <w:rPr>
          <w:lang w:val="en-US"/>
        </w:rPr>
        <w:t>P_Sequence</w:t>
      </w:r>
      <w:proofErr w:type="spellEnd"/>
      <w:r>
        <w:rPr>
          <w:lang w:val="en-US"/>
        </w:rPr>
        <w:t xml:space="preserve">’ </w:t>
      </w:r>
      <w:r>
        <w:t xml:space="preserve">uses a Poisson process and assumes that the underlying deposition is random, with fluctuations in the deposition rate (defined through a k value). In this study, the k value was set to be variable, with a k </w:t>
      </w:r>
      <w:r>
        <w:lastRenderedPageBreak/>
        <w:t>range (</w:t>
      </w:r>
      <w:r w:rsidRPr="00A1279F">
        <w:t>log</w:t>
      </w:r>
      <w:r w:rsidRPr="00A1279F">
        <w:rPr>
          <w:vertAlign w:val="subscript"/>
        </w:rPr>
        <w:t>10</w:t>
      </w:r>
      <w:r w:rsidRPr="00A1279F">
        <w:t xml:space="preserve">) </w:t>
      </w:r>
      <w:r>
        <w:t xml:space="preserve">that allows it to vary over a factor of 100 greater and lower than the value given (1). This allows the model to find the k value that is best suited for the data. The interpolation was set to 1, which means output is provided once per cm. </w:t>
      </w:r>
    </w:p>
    <w:p w14:paraId="148146F7" w14:textId="77777777" w:rsidR="005600D5" w:rsidRPr="00A1279F" w:rsidRDefault="005600D5" w:rsidP="005600D5">
      <w:pPr>
        <w:pStyle w:val="CommentText"/>
      </w:pPr>
    </w:p>
    <w:p w14:paraId="6C5D7C5E" w14:textId="3E8C3936" w:rsidR="005600D5" w:rsidRPr="006C41DE" w:rsidRDefault="005600D5" w:rsidP="005600D5">
      <w:pPr>
        <w:rPr>
          <w:i/>
          <w:iCs/>
          <w:lang w:val="en-US"/>
        </w:rPr>
      </w:pPr>
      <w:r w:rsidRPr="00B67A10">
        <w:rPr>
          <w:lang w:val="en-GB"/>
        </w:rPr>
        <w:t xml:space="preserve">The </w:t>
      </w:r>
      <w:r>
        <w:rPr>
          <w:lang w:val="en-GB"/>
        </w:rPr>
        <w:t xml:space="preserve">‘General’ outlier model </w:t>
      </w:r>
      <w:r w:rsidRPr="00B67A10">
        <w:rPr>
          <w:lang w:val="en-GB"/>
        </w:rPr>
        <w:t>draws outliers from a Student’s t-distribution with 5 degrees of freedom to account for extreme outliers, and sets the scale of offset to range widely, between 10</w:t>
      </w:r>
      <w:r w:rsidRPr="00B67A10">
        <w:rPr>
          <w:vertAlign w:val="superscript"/>
          <w:lang w:val="en-GB"/>
        </w:rPr>
        <w:t xml:space="preserve">0 </w:t>
      </w:r>
      <w:r w:rsidRPr="00B67A10">
        <w:rPr>
          <w:lang w:val="en-GB"/>
        </w:rPr>
        <w:t>to 10</w:t>
      </w:r>
      <w:r w:rsidRPr="00B67A10">
        <w:rPr>
          <w:vertAlign w:val="superscript"/>
          <w:lang w:val="en-GB"/>
        </w:rPr>
        <w:t>4</w:t>
      </w:r>
      <w:r w:rsidRPr="00B67A10">
        <w:rPr>
          <w:lang w:val="en-GB"/>
        </w:rPr>
        <w:t xml:space="preserve"> years</w:t>
      </w:r>
      <w:r>
        <w:rPr>
          <w:lang w:val="en-GB"/>
        </w:rPr>
        <w:t>.</w:t>
      </w:r>
    </w:p>
    <w:p w14:paraId="2C4B1901" w14:textId="4AA9A3DD" w:rsidR="00F03BE1" w:rsidRPr="006C41DE" w:rsidRDefault="00F03BE1" w:rsidP="009F0766">
      <w:pPr>
        <w:rPr>
          <w:b/>
          <w:bCs/>
          <w:lang w:val="en-US"/>
        </w:rPr>
      </w:pPr>
      <w:r w:rsidRPr="006C41DE">
        <w:rPr>
          <w:b/>
          <w:bCs/>
          <w:lang w:val="en-US"/>
        </w:rPr>
        <w:t>Werri Berri</w:t>
      </w:r>
    </w:p>
    <w:p w14:paraId="4DC77C7C" w14:textId="77777777" w:rsidR="00F03BE1" w:rsidRPr="00F03BE1" w:rsidRDefault="00F03BE1" w:rsidP="00F03BE1">
      <w:pPr>
        <w:spacing w:after="0" w:line="240" w:lineRule="auto"/>
        <w:rPr>
          <w:lang w:val="en-US"/>
        </w:rPr>
      </w:pPr>
      <w:proofErr w:type="gramStart"/>
      <w:r w:rsidRPr="00F03BE1">
        <w:rPr>
          <w:lang w:val="en-US"/>
        </w:rPr>
        <w:t>Options(</w:t>
      </w:r>
      <w:proofErr w:type="gramEnd"/>
      <w:r w:rsidRPr="00F03BE1">
        <w:rPr>
          <w:lang w:val="en-US"/>
        </w:rPr>
        <w:t>)</w:t>
      </w:r>
    </w:p>
    <w:p w14:paraId="7B4B3172" w14:textId="2DD8A58B" w:rsidR="00F03BE1" w:rsidRPr="00F03BE1" w:rsidRDefault="00F03BE1" w:rsidP="00F03BE1">
      <w:pPr>
        <w:spacing w:after="0" w:line="240" w:lineRule="auto"/>
        <w:rPr>
          <w:lang w:val="en-US"/>
        </w:rPr>
      </w:pPr>
      <w:r w:rsidRPr="00F03BE1">
        <w:rPr>
          <w:lang w:val="en-US"/>
        </w:rPr>
        <w:t xml:space="preserve"> {Curve="shcal20.14c</w:t>
      </w:r>
      <w:proofErr w:type="gramStart"/>
      <w:r w:rsidRPr="00F03BE1">
        <w:rPr>
          <w:lang w:val="en-US"/>
        </w:rPr>
        <w:t>";</w:t>
      </w:r>
      <w:proofErr w:type="gramEnd"/>
    </w:p>
    <w:p w14:paraId="4AD42B40" w14:textId="7FBD3697" w:rsidR="00F03BE1" w:rsidRPr="00F03BE1" w:rsidRDefault="00F03BE1" w:rsidP="00F03BE1">
      <w:pPr>
        <w:spacing w:after="0" w:line="240" w:lineRule="auto"/>
        <w:rPr>
          <w:lang w:val="en-US"/>
        </w:rPr>
      </w:pPr>
      <w:r w:rsidRPr="00F03BE1">
        <w:rPr>
          <w:lang w:val="en-US"/>
        </w:rPr>
        <w:t xml:space="preserve"> BCAD=FALSE;</w:t>
      </w:r>
      <w:proofErr w:type="gramStart"/>
      <w:r w:rsidRPr="00F03BE1">
        <w:rPr>
          <w:lang w:val="en-US"/>
        </w:rPr>
        <w:t>};</w:t>
      </w:r>
      <w:proofErr w:type="gramEnd"/>
    </w:p>
    <w:p w14:paraId="488C181B"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Plot(</w:t>
      </w:r>
      <w:proofErr w:type="gramEnd"/>
      <w:r w:rsidRPr="00F03BE1">
        <w:rPr>
          <w:lang w:val="en-US"/>
        </w:rPr>
        <w:t>)</w:t>
      </w:r>
    </w:p>
    <w:p w14:paraId="3F456C3C" w14:textId="16459F4B"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Outlier_</w:t>
      </w:r>
      <w:proofErr w:type="gramStart"/>
      <w:r w:rsidRPr="00F03BE1">
        <w:rPr>
          <w:lang w:val="en-US"/>
        </w:rPr>
        <w:t>Model</w:t>
      </w:r>
      <w:proofErr w:type="spellEnd"/>
      <w:r w:rsidRPr="00F03BE1">
        <w:rPr>
          <w:lang w:val="en-US"/>
        </w:rPr>
        <w:t>(</w:t>
      </w:r>
      <w:proofErr w:type="gramEnd"/>
      <w:r w:rsidRPr="00F03BE1">
        <w:rPr>
          <w:lang w:val="en-US"/>
        </w:rPr>
        <w:t>"General", T(5), U(0,4), "t");</w:t>
      </w:r>
    </w:p>
    <w:p w14:paraId="655609BE"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P_</w:t>
      </w:r>
      <w:proofErr w:type="gramStart"/>
      <w:r w:rsidRPr="00F03BE1">
        <w:rPr>
          <w:lang w:val="en-US"/>
        </w:rPr>
        <w:t>Sequence</w:t>
      </w:r>
      <w:proofErr w:type="spellEnd"/>
      <w:r w:rsidRPr="00F03BE1">
        <w:rPr>
          <w:lang w:val="en-US"/>
        </w:rPr>
        <w:t>(</w:t>
      </w:r>
      <w:proofErr w:type="gramEnd"/>
      <w:r w:rsidRPr="00F03BE1">
        <w:rPr>
          <w:lang w:val="en-US"/>
        </w:rPr>
        <w:t>" ", 1, 1, U(-2,2))</w:t>
      </w:r>
    </w:p>
    <w:p w14:paraId="6C37B549" w14:textId="3E42754B" w:rsidR="00F03BE1" w:rsidRPr="00F03BE1" w:rsidRDefault="00F03BE1" w:rsidP="00F03BE1">
      <w:pPr>
        <w:spacing w:after="0" w:line="240" w:lineRule="auto"/>
        <w:rPr>
          <w:lang w:val="en-US"/>
        </w:rPr>
      </w:pPr>
      <w:r w:rsidRPr="00F03BE1">
        <w:rPr>
          <w:lang w:val="en-US"/>
        </w:rPr>
        <w:t xml:space="preserve">  {Boundary("Bottom"</w:t>
      </w:r>
      <w:proofErr w:type="gramStart"/>
      <w:r w:rsidRPr="00F03BE1">
        <w:rPr>
          <w:lang w:val="en-US"/>
        </w:rPr>
        <w:t>);</w:t>
      </w:r>
      <w:proofErr w:type="gramEnd"/>
    </w:p>
    <w:p w14:paraId="30329B05" w14:textId="0E621AB8" w:rsidR="00F03BE1" w:rsidRPr="00F03BE1" w:rsidRDefault="00F03BE1" w:rsidP="00F03BE1">
      <w:pPr>
        <w:spacing w:after="0" w:line="240" w:lineRule="auto"/>
        <w:rPr>
          <w:lang w:val="en-US"/>
        </w:rPr>
      </w:pPr>
      <w:r w:rsidRPr="00F03BE1">
        <w:rPr>
          <w:lang w:val="en-US"/>
        </w:rPr>
        <w:t xml:space="preserve">   </w:t>
      </w:r>
      <w:proofErr w:type="spellStart"/>
      <w:r w:rsidRPr="00500D08">
        <w:rPr>
          <w:lang w:val="en-US"/>
        </w:rPr>
        <w:t>R_</w:t>
      </w:r>
      <w:proofErr w:type="gramStart"/>
      <w:r w:rsidRPr="00500D08">
        <w:rPr>
          <w:lang w:val="en-US"/>
        </w:rPr>
        <w:t>Date</w:t>
      </w:r>
      <w:proofErr w:type="spellEnd"/>
      <w:r w:rsidRPr="00500D08">
        <w:rPr>
          <w:lang w:val="en-US"/>
        </w:rPr>
        <w:t>(</w:t>
      </w:r>
      <w:proofErr w:type="gramEnd"/>
      <w:r w:rsidRPr="00500D08">
        <w:rPr>
          <w:lang w:val="en-US"/>
        </w:rPr>
        <w:t xml:space="preserve">"Plant Remains 1", </w:t>
      </w:r>
      <w:r w:rsidR="00CE26CE" w:rsidRPr="00500D08">
        <w:rPr>
          <w:lang w:val="en-US"/>
        </w:rPr>
        <w:t>9560</w:t>
      </w:r>
      <w:r w:rsidRPr="00500D08">
        <w:rPr>
          <w:lang w:val="en-US"/>
        </w:rPr>
        <w:t>, 35)</w:t>
      </w:r>
    </w:p>
    <w:p w14:paraId="2071DF11" w14:textId="77777777" w:rsidR="00F03BE1" w:rsidRPr="00F03BE1" w:rsidRDefault="00F03BE1" w:rsidP="00F03BE1">
      <w:pPr>
        <w:spacing w:after="0" w:line="240" w:lineRule="auto"/>
        <w:rPr>
          <w:lang w:val="en-US"/>
        </w:rPr>
      </w:pPr>
      <w:r w:rsidRPr="00F03BE1">
        <w:rPr>
          <w:lang w:val="en-US"/>
        </w:rPr>
        <w:t xml:space="preserve">   {</w:t>
      </w:r>
    </w:p>
    <w:p w14:paraId="4B875742"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w:t>
      </w:r>
    </w:p>
    <w:p w14:paraId="222B4EC7" w14:textId="77777777" w:rsidR="00F03BE1" w:rsidRPr="00F03BE1" w:rsidRDefault="00F03BE1" w:rsidP="00F03BE1">
      <w:pPr>
        <w:spacing w:after="0" w:line="240" w:lineRule="auto"/>
        <w:rPr>
          <w:lang w:val="en-US"/>
        </w:rPr>
      </w:pPr>
      <w:r w:rsidRPr="00F03BE1">
        <w:rPr>
          <w:lang w:val="en-US"/>
        </w:rPr>
        <w:t xml:space="preserve">    color="red</w:t>
      </w:r>
      <w:proofErr w:type="gramStart"/>
      <w:r w:rsidRPr="00F03BE1">
        <w:rPr>
          <w:lang w:val="en-US"/>
        </w:rPr>
        <w:t>";</w:t>
      </w:r>
      <w:proofErr w:type="gramEnd"/>
    </w:p>
    <w:p w14:paraId="7279ECED" w14:textId="77777777" w:rsidR="00F03BE1" w:rsidRPr="00F03BE1" w:rsidRDefault="00F03BE1" w:rsidP="00F03BE1">
      <w:pPr>
        <w:spacing w:after="0" w:line="240" w:lineRule="auto"/>
        <w:rPr>
          <w:lang w:val="en-US"/>
        </w:rPr>
      </w:pPr>
      <w:r w:rsidRPr="00F03BE1">
        <w:rPr>
          <w:lang w:val="en-US"/>
        </w:rPr>
        <w:t xml:space="preserve">    z=</w:t>
      </w:r>
      <w:proofErr w:type="gramStart"/>
      <w:r w:rsidRPr="00F03BE1">
        <w:rPr>
          <w:lang w:val="en-US"/>
        </w:rPr>
        <w:t>284.5;</w:t>
      </w:r>
      <w:proofErr w:type="gramEnd"/>
    </w:p>
    <w:p w14:paraId="4A83289F" w14:textId="77777777" w:rsidR="00F03BE1" w:rsidRPr="00F03BE1" w:rsidRDefault="00F03BE1" w:rsidP="00F03BE1">
      <w:pPr>
        <w:spacing w:after="0" w:line="240" w:lineRule="auto"/>
        <w:rPr>
          <w:lang w:val="en-US"/>
        </w:rPr>
      </w:pPr>
      <w:r w:rsidRPr="00F03BE1">
        <w:rPr>
          <w:lang w:val="en-US"/>
        </w:rPr>
        <w:t xml:space="preserve">   };</w:t>
      </w:r>
    </w:p>
    <w:p w14:paraId="24BA4497" w14:textId="6C02A504" w:rsidR="00F03BE1" w:rsidRPr="00F03BE1" w:rsidRDefault="00F03BE1" w:rsidP="00F03BE1">
      <w:pPr>
        <w:spacing w:after="0" w:line="240" w:lineRule="auto"/>
        <w:rPr>
          <w:lang w:val="en-US"/>
        </w:rPr>
      </w:pPr>
      <w:r w:rsidRPr="00F03BE1">
        <w:rPr>
          <w:lang w:val="en-US"/>
        </w:rPr>
        <w:t xml:space="preserve">   </w:t>
      </w:r>
      <w:proofErr w:type="spellStart"/>
      <w:r w:rsidRPr="00500D08">
        <w:rPr>
          <w:lang w:val="en-US"/>
        </w:rPr>
        <w:t>R_</w:t>
      </w:r>
      <w:proofErr w:type="gramStart"/>
      <w:r w:rsidRPr="00500D08">
        <w:rPr>
          <w:lang w:val="en-US"/>
        </w:rPr>
        <w:t>Date</w:t>
      </w:r>
      <w:proofErr w:type="spellEnd"/>
      <w:r w:rsidRPr="00500D08">
        <w:rPr>
          <w:lang w:val="en-US"/>
        </w:rPr>
        <w:t>(</w:t>
      </w:r>
      <w:proofErr w:type="gramEnd"/>
      <w:r w:rsidRPr="00500D08">
        <w:rPr>
          <w:lang w:val="en-US"/>
        </w:rPr>
        <w:t xml:space="preserve">"Charcoal 1", </w:t>
      </w:r>
      <w:r w:rsidR="00CE26CE" w:rsidRPr="00500D08">
        <w:rPr>
          <w:lang w:val="en-US"/>
        </w:rPr>
        <w:t>12245</w:t>
      </w:r>
      <w:r w:rsidRPr="00500D08">
        <w:rPr>
          <w:lang w:val="en-US"/>
        </w:rPr>
        <w:t>, 45)</w:t>
      </w:r>
    </w:p>
    <w:p w14:paraId="18E60CC1" w14:textId="77777777" w:rsidR="00F03BE1" w:rsidRPr="00F03BE1" w:rsidRDefault="00F03BE1" w:rsidP="00F03BE1">
      <w:pPr>
        <w:spacing w:after="0" w:line="240" w:lineRule="auto"/>
        <w:rPr>
          <w:lang w:val="en-US"/>
        </w:rPr>
      </w:pPr>
      <w:r w:rsidRPr="00F03BE1">
        <w:rPr>
          <w:lang w:val="en-US"/>
        </w:rPr>
        <w:t xml:space="preserve">   {</w:t>
      </w:r>
    </w:p>
    <w:p w14:paraId="4C840EEC"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1);</w:t>
      </w:r>
    </w:p>
    <w:p w14:paraId="013D402A" w14:textId="77777777" w:rsidR="00F03BE1" w:rsidRPr="00F03BE1" w:rsidRDefault="00F03BE1" w:rsidP="00F03BE1">
      <w:pPr>
        <w:spacing w:after="0" w:line="240" w:lineRule="auto"/>
        <w:rPr>
          <w:lang w:val="en-US"/>
        </w:rPr>
      </w:pPr>
      <w:r w:rsidRPr="00F03BE1">
        <w:rPr>
          <w:lang w:val="en-US"/>
        </w:rPr>
        <w:t xml:space="preserve">    color="black</w:t>
      </w:r>
      <w:proofErr w:type="gramStart"/>
      <w:r w:rsidRPr="00F03BE1">
        <w:rPr>
          <w:lang w:val="en-US"/>
        </w:rPr>
        <w:t>";</w:t>
      </w:r>
      <w:proofErr w:type="gramEnd"/>
    </w:p>
    <w:p w14:paraId="25D3493A" w14:textId="77777777" w:rsidR="00F03BE1" w:rsidRPr="00F03BE1" w:rsidRDefault="00F03BE1" w:rsidP="00F03BE1">
      <w:pPr>
        <w:spacing w:after="0" w:line="240" w:lineRule="auto"/>
        <w:rPr>
          <w:lang w:val="en-US"/>
        </w:rPr>
      </w:pPr>
      <w:r w:rsidRPr="00F03BE1">
        <w:rPr>
          <w:lang w:val="en-US"/>
        </w:rPr>
        <w:t xml:space="preserve">    z=</w:t>
      </w:r>
      <w:proofErr w:type="gramStart"/>
      <w:r w:rsidRPr="00F03BE1">
        <w:rPr>
          <w:lang w:val="en-US"/>
        </w:rPr>
        <w:t>269.5;</w:t>
      </w:r>
      <w:proofErr w:type="gramEnd"/>
    </w:p>
    <w:p w14:paraId="35ACF1DD" w14:textId="77777777" w:rsidR="00F03BE1" w:rsidRPr="00F03BE1" w:rsidRDefault="00F03BE1" w:rsidP="00F03BE1">
      <w:pPr>
        <w:spacing w:after="0" w:line="240" w:lineRule="auto"/>
        <w:rPr>
          <w:lang w:val="en-US"/>
        </w:rPr>
      </w:pPr>
      <w:r w:rsidRPr="00F03BE1">
        <w:rPr>
          <w:lang w:val="en-US"/>
        </w:rPr>
        <w:t xml:space="preserve">   };</w:t>
      </w:r>
    </w:p>
    <w:p w14:paraId="46C78EAD"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Combine(</w:t>
      </w:r>
      <w:proofErr w:type="gramEnd"/>
      <w:r w:rsidRPr="00F03BE1">
        <w:rPr>
          <w:lang w:val="en-US"/>
        </w:rPr>
        <w:t>"200")</w:t>
      </w:r>
    </w:p>
    <w:p w14:paraId="70B96DD8" w14:textId="77777777" w:rsidR="00F03BE1" w:rsidRPr="00F03BE1" w:rsidRDefault="00F03BE1" w:rsidP="00F03BE1">
      <w:pPr>
        <w:spacing w:after="0" w:line="240" w:lineRule="auto"/>
        <w:rPr>
          <w:lang w:val="en-US"/>
        </w:rPr>
      </w:pPr>
      <w:r w:rsidRPr="00F03BE1">
        <w:rPr>
          <w:lang w:val="en-US"/>
        </w:rPr>
        <w:t xml:space="preserve">   {</w:t>
      </w:r>
    </w:p>
    <w:p w14:paraId="14B7DFFF"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Pollen 200", 10036, 18);</w:t>
      </w:r>
    </w:p>
    <w:p w14:paraId="6D18FC18"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728C2957"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Humic 200", 9975, 19);</w:t>
      </w:r>
    </w:p>
    <w:p w14:paraId="061ADBEE"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4F73ED89"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Bulk Sediment 200", 10213, 20);</w:t>
      </w:r>
    </w:p>
    <w:p w14:paraId="2D6C83D4"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w:t>
      </w:r>
    </w:p>
    <w:p w14:paraId="370A1470"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SPAC 200", 8567, 34)</w:t>
      </w:r>
    </w:p>
    <w:p w14:paraId="18BEDDEA" w14:textId="77777777" w:rsidR="00F03BE1" w:rsidRPr="00F03BE1" w:rsidRDefault="00F03BE1" w:rsidP="00F03BE1">
      <w:pPr>
        <w:spacing w:after="0" w:line="240" w:lineRule="auto"/>
        <w:rPr>
          <w:lang w:val="en-US"/>
        </w:rPr>
      </w:pPr>
      <w:r w:rsidRPr="00F03BE1">
        <w:rPr>
          <w:lang w:val="en-US"/>
        </w:rPr>
        <w:t xml:space="preserve">    {</w:t>
      </w:r>
    </w:p>
    <w:p w14:paraId="6D540996"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w:t>
      </w:r>
    </w:p>
    <w:p w14:paraId="4C00A671" w14:textId="77777777" w:rsidR="00F03BE1" w:rsidRPr="00F03BE1" w:rsidRDefault="00F03BE1" w:rsidP="00F03BE1">
      <w:pPr>
        <w:spacing w:after="0" w:line="240" w:lineRule="auto"/>
        <w:rPr>
          <w:lang w:val="en-US"/>
        </w:rPr>
      </w:pPr>
      <w:r w:rsidRPr="00F03BE1">
        <w:rPr>
          <w:lang w:val="en-US"/>
        </w:rPr>
        <w:t xml:space="preserve">     color="red</w:t>
      </w:r>
      <w:proofErr w:type="gramStart"/>
      <w:r w:rsidRPr="00F03BE1">
        <w:rPr>
          <w:lang w:val="en-US"/>
        </w:rPr>
        <w:t>";</w:t>
      </w:r>
      <w:proofErr w:type="gramEnd"/>
    </w:p>
    <w:p w14:paraId="4FFE2D11" w14:textId="77777777" w:rsidR="00F03BE1" w:rsidRPr="00F03BE1" w:rsidRDefault="00F03BE1" w:rsidP="00F03BE1">
      <w:pPr>
        <w:spacing w:after="0" w:line="240" w:lineRule="auto"/>
        <w:rPr>
          <w:lang w:val="en-US"/>
        </w:rPr>
      </w:pPr>
      <w:r w:rsidRPr="00F03BE1">
        <w:rPr>
          <w:lang w:val="en-US"/>
        </w:rPr>
        <w:t xml:space="preserve">    };</w:t>
      </w:r>
    </w:p>
    <w:p w14:paraId="6513D438" w14:textId="77777777" w:rsidR="00F03BE1" w:rsidRPr="00F03BE1" w:rsidRDefault="00F03BE1" w:rsidP="00F03BE1">
      <w:pPr>
        <w:spacing w:after="0" w:line="240" w:lineRule="auto"/>
        <w:rPr>
          <w:lang w:val="en-US"/>
        </w:rPr>
      </w:pPr>
      <w:r w:rsidRPr="00F03BE1">
        <w:rPr>
          <w:lang w:val="en-US"/>
        </w:rPr>
        <w:t xml:space="preserve">    z=</w:t>
      </w:r>
      <w:proofErr w:type="gramStart"/>
      <w:r w:rsidRPr="00F03BE1">
        <w:rPr>
          <w:lang w:val="en-US"/>
        </w:rPr>
        <w:t>247.5;</w:t>
      </w:r>
      <w:proofErr w:type="gramEnd"/>
    </w:p>
    <w:p w14:paraId="44C14987" w14:textId="77777777" w:rsidR="00F03BE1" w:rsidRPr="00F03BE1" w:rsidRDefault="00F03BE1" w:rsidP="00F03BE1">
      <w:pPr>
        <w:spacing w:after="0" w:line="240" w:lineRule="auto"/>
        <w:rPr>
          <w:lang w:val="en-US"/>
        </w:rPr>
      </w:pPr>
      <w:r w:rsidRPr="00F03BE1">
        <w:rPr>
          <w:lang w:val="en-US"/>
        </w:rPr>
        <w:t xml:space="preserve">   };</w:t>
      </w:r>
    </w:p>
    <w:p w14:paraId="462E8A12"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Combine(</w:t>
      </w:r>
      <w:proofErr w:type="gramEnd"/>
      <w:r w:rsidRPr="00F03BE1">
        <w:rPr>
          <w:lang w:val="en-US"/>
        </w:rPr>
        <w:t>"160")</w:t>
      </w:r>
    </w:p>
    <w:p w14:paraId="0273C011" w14:textId="77777777" w:rsidR="00F03BE1" w:rsidRPr="00F03BE1" w:rsidRDefault="00F03BE1" w:rsidP="00F03BE1">
      <w:pPr>
        <w:spacing w:after="0" w:line="240" w:lineRule="auto"/>
        <w:rPr>
          <w:lang w:val="en-US"/>
        </w:rPr>
      </w:pPr>
      <w:r w:rsidRPr="00F03BE1">
        <w:rPr>
          <w:lang w:val="en-US"/>
        </w:rPr>
        <w:t xml:space="preserve">   {</w:t>
      </w:r>
    </w:p>
    <w:p w14:paraId="2D9BF264"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Pollen 160", 7898, 16);</w:t>
      </w:r>
    </w:p>
    <w:p w14:paraId="52AEB23B"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12F8725B"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 xml:space="preserve">"Pollen </w:t>
      </w:r>
      <w:proofErr w:type="spellStart"/>
      <w:r w:rsidRPr="00F03BE1">
        <w:rPr>
          <w:lang w:val="en-US"/>
        </w:rPr>
        <w:t>rpt</w:t>
      </w:r>
      <w:proofErr w:type="spellEnd"/>
      <w:r w:rsidRPr="00F03BE1">
        <w:rPr>
          <w:lang w:val="en-US"/>
        </w:rPr>
        <w:t xml:space="preserve"> 160", 7908, 16);</w:t>
      </w:r>
    </w:p>
    <w:p w14:paraId="6047B644"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3A284B29"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Humic 160", 7867, 16);</w:t>
      </w:r>
    </w:p>
    <w:p w14:paraId="36D8326C" w14:textId="77777777" w:rsidR="00F03BE1" w:rsidRPr="00F03BE1" w:rsidRDefault="00F03BE1" w:rsidP="00F03BE1">
      <w:pPr>
        <w:spacing w:after="0" w:line="240" w:lineRule="auto"/>
        <w:rPr>
          <w:lang w:val="en-US"/>
        </w:rPr>
      </w:pPr>
      <w:r w:rsidRPr="00F03BE1">
        <w:rPr>
          <w:lang w:val="en-US"/>
        </w:rPr>
        <w:lastRenderedPageBreak/>
        <w:t xml:space="preserve">    </w:t>
      </w:r>
      <w:proofErr w:type="gramStart"/>
      <w:r w:rsidRPr="00F03BE1">
        <w:rPr>
          <w:lang w:val="en-US"/>
        </w:rPr>
        <w:t>Outlier(</w:t>
      </w:r>
      <w:proofErr w:type="gramEnd"/>
      <w:r w:rsidRPr="00F03BE1">
        <w:rPr>
          <w:lang w:val="en-US"/>
        </w:rPr>
        <w:t>"General", 0.05);</w:t>
      </w:r>
    </w:p>
    <w:p w14:paraId="1F131A80"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Bulk Sediment 160", 7859, 16);</w:t>
      </w:r>
    </w:p>
    <w:p w14:paraId="3AEC5BFE"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189201A8"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SPAC 160", 6852, 36)</w:t>
      </w:r>
    </w:p>
    <w:p w14:paraId="34565077" w14:textId="77777777" w:rsidR="00F03BE1" w:rsidRPr="00F03BE1" w:rsidRDefault="00F03BE1" w:rsidP="00F03BE1">
      <w:pPr>
        <w:spacing w:after="0" w:line="240" w:lineRule="auto"/>
        <w:rPr>
          <w:lang w:val="en-US"/>
        </w:rPr>
      </w:pPr>
      <w:r w:rsidRPr="00F03BE1">
        <w:rPr>
          <w:lang w:val="en-US"/>
        </w:rPr>
        <w:t xml:space="preserve">    {</w:t>
      </w:r>
    </w:p>
    <w:p w14:paraId="6E59B52D"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w:t>
      </w:r>
    </w:p>
    <w:p w14:paraId="02887849" w14:textId="77777777" w:rsidR="00F03BE1" w:rsidRPr="00F03BE1" w:rsidRDefault="00F03BE1" w:rsidP="00F03BE1">
      <w:pPr>
        <w:spacing w:after="0" w:line="240" w:lineRule="auto"/>
        <w:rPr>
          <w:lang w:val="en-US"/>
        </w:rPr>
      </w:pPr>
      <w:r w:rsidRPr="00F03BE1">
        <w:rPr>
          <w:lang w:val="en-US"/>
        </w:rPr>
        <w:t xml:space="preserve">     color="red</w:t>
      </w:r>
      <w:proofErr w:type="gramStart"/>
      <w:r w:rsidRPr="00F03BE1">
        <w:rPr>
          <w:lang w:val="en-US"/>
        </w:rPr>
        <w:t>";</w:t>
      </w:r>
      <w:proofErr w:type="gramEnd"/>
    </w:p>
    <w:p w14:paraId="487B4297" w14:textId="77777777" w:rsidR="00F03BE1" w:rsidRPr="00F03BE1" w:rsidRDefault="00F03BE1" w:rsidP="00F03BE1">
      <w:pPr>
        <w:spacing w:after="0" w:line="240" w:lineRule="auto"/>
        <w:rPr>
          <w:lang w:val="en-US"/>
        </w:rPr>
      </w:pPr>
      <w:r w:rsidRPr="00F03BE1">
        <w:rPr>
          <w:lang w:val="en-US"/>
        </w:rPr>
        <w:t xml:space="preserve">    };</w:t>
      </w:r>
    </w:p>
    <w:p w14:paraId="3BB66BEE" w14:textId="77777777" w:rsidR="00F03BE1" w:rsidRPr="00F03BE1" w:rsidRDefault="00F03BE1" w:rsidP="00F03BE1">
      <w:pPr>
        <w:spacing w:after="0" w:line="240" w:lineRule="auto"/>
        <w:rPr>
          <w:lang w:val="en-US"/>
        </w:rPr>
      </w:pPr>
      <w:r w:rsidRPr="00F03BE1">
        <w:rPr>
          <w:lang w:val="en-US"/>
        </w:rPr>
        <w:t xml:space="preserve">    z=</w:t>
      </w:r>
      <w:proofErr w:type="gramStart"/>
      <w:r w:rsidRPr="00F03BE1">
        <w:rPr>
          <w:lang w:val="en-US"/>
        </w:rPr>
        <w:t>197.9;</w:t>
      </w:r>
      <w:proofErr w:type="gramEnd"/>
    </w:p>
    <w:p w14:paraId="60576878" w14:textId="77777777" w:rsidR="00F03BE1" w:rsidRPr="00F03BE1" w:rsidRDefault="00F03BE1" w:rsidP="00F03BE1">
      <w:pPr>
        <w:spacing w:after="0" w:line="240" w:lineRule="auto"/>
        <w:rPr>
          <w:lang w:val="en-US"/>
        </w:rPr>
      </w:pPr>
      <w:r w:rsidRPr="00F03BE1">
        <w:rPr>
          <w:lang w:val="en-US"/>
        </w:rPr>
        <w:t xml:space="preserve">   };</w:t>
      </w:r>
    </w:p>
    <w:p w14:paraId="144FA9B9" w14:textId="3C8176BA" w:rsidR="00F03BE1" w:rsidRPr="00F03BE1" w:rsidRDefault="00F03BE1" w:rsidP="00F03BE1">
      <w:pPr>
        <w:spacing w:after="0" w:line="240" w:lineRule="auto"/>
        <w:rPr>
          <w:lang w:val="en-US"/>
        </w:rPr>
      </w:pPr>
      <w:r w:rsidRPr="00F03BE1">
        <w:rPr>
          <w:lang w:val="en-US"/>
        </w:rPr>
        <w:t xml:space="preserve">   </w:t>
      </w:r>
      <w:proofErr w:type="spellStart"/>
      <w:r w:rsidRPr="00500D08">
        <w:rPr>
          <w:lang w:val="en-US"/>
        </w:rPr>
        <w:t>R_</w:t>
      </w:r>
      <w:proofErr w:type="gramStart"/>
      <w:r w:rsidRPr="00500D08">
        <w:rPr>
          <w:lang w:val="en-US"/>
        </w:rPr>
        <w:t>Date</w:t>
      </w:r>
      <w:proofErr w:type="spellEnd"/>
      <w:r w:rsidRPr="00500D08">
        <w:rPr>
          <w:lang w:val="en-US"/>
        </w:rPr>
        <w:t>(</w:t>
      </w:r>
      <w:proofErr w:type="gramEnd"/>
      <w:r w:rsidRPr="00500D08">
        <w:rPr>
          <w:lang w:val="en-US"/>
        </w:rPr>
        <w:t xml:space="preserve">"Plant Remains 2", </w:t>
      </w:r>
      <w:r w:rsidR="00213496" w:rsidRPr="00500D08">
        <w:rPr>
          <w:lang w:val="en-US"/>
        </w:rPr>
        <w:t>1510</w:t>
      </w:r>
      <w:r w:rsidRPr="00500D08">
        <w:rPr>
          <w:lang w:val="en-US"/>
        </w:rPr>
        <w:t>, 35)</w:t>
      </w:r>
    </w:p>
    <w:p w14:paraId="4F2EE7C9" w14:textId="77777777" w:rsidR="00F03BE1" w:rsidRPr="00F03BE1" w:rsidRDefault="00F03BE1" w:rsidP="00F03BE1">
      <w:pPr>
        <w:spacing w:after="0" w:line="240" w:lineRule="auto"/>
        <w:rPr>
          <w:lang w:val="en-US"/>
        </w:rPr>
      </w:pPr>
      <w:r w:rsidRPr="00F03BE1">
        <w:rPr>
          <w:lang w:val="en-US"/>
        </w:rPr>
        <w:t xml:space="preserve">   {</w:t>
      </w:r>
    </w:p>
    <w:p w14:paraId="557EF218"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w:t>
      </w:r>
    </w:p>
    <w:p w14:paraId="021A6807" w14:textId="77777777" w:rsidR="00F03BE1" w:rsidRPr="00F03BE1" w:rsidRDefault="00F03BE1" w:rsidP="00F03BE1">
      <w:pPr>
        <w:spacing w:after="0" w:line="240" w:lineRule="auto"/>
        <w:rPr>
          <w:lang w:val="en-US"/>
        </w:rPr>
      </w:pPr>
      <w:r w:rsidRPr="00F03BE1">
        <w:rPr>
          <w:lang w:val="en-US"/>
        </w:rPr>
        <w:t xml:space="preserve">    color="red</w:t>
      </w:r>
      <w:proofErr w:type="gramStart"/>
      <w:r w:rsidRPr="00F03BE1">
        <w:rPr>
          <w:lang w:val="en-US"/>
        </w:rPr>
        <w:t>";</w:t>
      </w:r>
      <w:proofErr w:type="gramEnd"/>
    </w:p>
    <w:p w14:paraId="4A1577D5" w14:textId="77777777" w:rsidR="00F03BE1" w:rsidRPr="00F03BE1" w:rsidRDefault="00F03BE1" w:rsidP="00F03BE1">
      <w:pPr>
        <w:spacing w:after="0" w:line="240" w:lineRule="auto"/>
        <w:rPr>
          <w:lang w:val="en-US"/>
        </w:rPr>
      </w:pPr>
      <w:r w:rsidRPr="00F03BE1">
        <w:rPr>
          <w:lang w:val="en-US"/>
        </w:rPr>
        <w:t xml:space="preserve">    z=</w:t>
      </w:r>
      <w:proofErr w:type="gramStart"/>
      <w:r w:rsidRPr="00F03BE1">
        <w:rPr>
          <w:lang w:val="en-US"/>
        </w:rPr>
        <w:t>159.5;</w:t>
      </w:r>
      <w:proofErr w:type="gramEnd"/>
    </w:p>
    <w:p w14:paraId="34A3156D" w14:textId="77777777" w:rsidR="00F03BE1" w:rsidRPr="00F03BE1" w:rsidRDefault="00F03BE1" w:rsidP="00F03BE1">
      <w:pPr>
        <w:spacing w:after="0" w:line="240" w:lineRule="auto"/>
        <w:rPr>
          <w:lang w:val="en-US"/>
        </w:rPr>
      </w:pPr>
      <w:r w:rsidRPr="00F03BE1">
        <w:rPr>
          <w:lang w:val="en-US"/>
        </w:rPr>
        <w:t xml:space="preserve">   };</w:t>
      </w:r>
    </w:p>
    <w:p w14:paraId="6F79C86B"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Combine(</w:t>
      </w:r>
      <w:proofErr w:type="gramEnd"/>
      <w:r w:rsidRPr="00F03BE1">
        <w:rPr>
          <w:lang w:val="en-US"/>
        </w:rPr>
        <w:t>"100")</w:t>
      </w:r>
    </w:p>
    <w:p w14:paraId="2E0A9833" w14:textId="77777777" w:rsidR="00F03BE1" w:rsidRPr="00F03BE1" w:rsidRDefault="00F03BE1" w:rsidP="00F03BE1">
      <w:pPr>
        <w:spacing w:after="0" w:line="240" w:lineRule="auto"/>
        <w:rPr>
          <w:lang w:val="en-US"/>
        </w:rPr>
      </w:pPr>
      <w:r w:rsidRPr="00F03BE1">
        <w:rPr>
          <w:lang w:val="en-US"/>
        </w:rPr>
        <w:t xml:space="preserve">   {</w:t>
      </w:r>
    </w:p>
    <w:p w14:paraId="677DA295"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Pollen 100", 4369, 13);</w:t>
      </w:r>
    </w:p>
    <w:p w14:paraId="59D327F6"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14B0EF8C"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Humic 100", 4344, 13);</w:t>
      </w:r>
    </w:p>
    <w:p w14:paraId="62E285E7"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2737EA07"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Bulk Sediment 100", 4330, 13);</w:t>
      </w:r>
    </w:p>
    <w:p w14:paraId="2719D2BB"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24B60EA7"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SPAC 100", 4417, 25);</w:t>
      </w:r>
    </w:p>
    <w:p w14:paraId="775CD16A"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1);</w:t>
      </w:r>
    </w:p>
    <w:p w14:paraId="3EDACAEA" w14:textId="77777777" w:rsidR="00F03BE1" w:rsidRPr="00F03BE1" w:rsidRDefault="00F03BE1" w:rsidP="00F03BE1">
      <w:pPr>
        <w:spacing w:after="0" w:line="240" w:lineRule="auto"/>
        <w:rPr>
          <w:lang w:val="en-US"/>
        </w:rPr>
      </w:pPr>
      <w:r w:rsidRPr="00F03BE1">
        <w:rPr>
          <w:lang w:val="en-US"/>
        </w:rPr>
        <w:t xml:space="preserve">    z=</w:t>
      </w:r>
      <w:proofErr w:type="gramStart"/>
      <w:r w:rsidRPr="00F03BE1">
        <w:rPr>
          <w:lang w:val="en-US"/>
        </w:rPr>
        <w:t>123.7;</w:t>
      </w:r>
      <w:proofErr w:type="gramEnd"/>
    </w:p>
    <w:p w14:paraId="6AA75323" w14:textId="77777777" w:rsidR="00F03BE1" w:rsidRPr="00F03BE1" w:rsidRDefault="00F03BE1" w:rsidP="00F03BE1">
      <w:pPr>
        <w:spacing w:after="0" w:line="240" w:lineRule="auto"/>
        <w:rPr>
          <w:lang w:val="en-US"/>
        </w:rPr>
      </w:pPr>
      <w:r w:rsidRPr="00F03BE1">
        <w:rPr>
          <w:lang w:val="en-US"/>
        </w:rPr>
        <w:t xml:space="preserve">   };</w:t>
      </w:r>
    </w:p>
    <w:p w14:paraId="302D67A4"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Combine(</w:t>
      </w:r>
      <w:proofErr w:type="gramEnd"/>
      <w:r w:rsidRPr="00F03BE1">
        <w:rPr>
          <w:lang w:val="en-US"/>
        </w:rPr>
        <w:t>"90")</w:t>
      </w:r>
    </w:p>
    <w:p w14:paraId="58EDD711" w14:textId="77777777" w:rsidR="00F03BE1" w:rsidRPr="00F03BE1" w:rsidRDefault="00F03BE1" w:rsidP="00F03BE1">
      <w:pPr>
        <w:spacing w:after="0" w:line="240" w:lineRule="auto"/>
        <w:rPr>
          <w:lang w:val="en-US"/>
        </w:rPr>
      </w:pPr>
      <w:r w:rsidRPr="00F03BE1">
        <w:rPr>
          <w:lang w:val="en-US"/>
        </w:rPr>
        <w:t xml:space="preserve">   {</w:t>
      </w:r>
    </w:p>
    <w:p w14:paraId="376094DF"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Pollen 90", 3665, 12);</w:t>
      </w:r>
    </w:p>
    <w:p w14:paraId="0F3C05DB"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0CB96A0B"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Humic 90", 3618, 13);</w:t>
      </w:r>
    </w:p>
    <w:p w14:paraId="4025E669"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09052FC0"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 xml:space="preserve">"Humic </w:t>
      </w:r>
      <w:proofErr w:type="spellStart"/>
      <w:r w:rsidRPr="00F03BE1">
        <w:rPr>
          <w:lang w:val="en-US"/>
        </w:rPr>
        <w:t>rpt</w:t>
      </w:r>
      <w:proofErr w:type="spellEnd"/>
      <w:r w:rsidRPr="00F03BE1">
        <w:rPr>
          <w:lang w:val="en-US"/>
        </w:rPr>
        <w:t xml:space="preserve"> 90", 3634, 12);</w:t>
      </w:r>
    </w:p>
    <w:p w14:paraId="270597EB"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1CA1CA92"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Bulk Sediment 90", 3584, 13);</w:t>
      </w:r>
    </w:p>
    <w:p w14:paraId="05E4FF5C"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3D25285D" w14:textId="77777777" w:rsidR="00F03BE1" w:rsidRPr="00F03BE1" w:rsidRDefault="00F03BE1" w:rsidP="00F03BE1">
      <w:pPr>
        <w:spacing w:after="0" w:line="240" w:lineRule="auto"/>
        <w:rPr>
          <w:lang w:val="en-US"/>
        </w:rPr>
      </w:pPr>
      <w:r w:rsidRPr="00F03BE1">
        <w:rPr>
          <w:lang w:val="en-US"/>
        </w:rPr>
        <w:t xml:space="preserve">    </w:t>
      </w:r>
      <w:proofErr w:type="spellStart"/>
      <w:r w:rsidRPr="00F03BE1">
        <w:rPr>
          <w:lang w:val="en-US"/>
        </w:rPr>
        <w:t>R_</w:t>
      </w:r>
      <w:proofErr w:type="gramStart"/>
      <w:r w:rsidRPr="00F03BE1">
        <w:rPr>
          <w:lang w:val="en-US"/>
        </w:rPr>
        <w:t>Date</w:t>
      </w:r>
      <w:proofErr w:type="spellEnd"/>
      <w:r w:rsidRPr="00F03BE1">
        <w:rPr>
          <w:lang w:val="en-US"/>
        </w:rPr>
        <w:t>(</w:t>
      </w:r>
      <w:proofErr w:type="gramEnd"/>
      <w:r w:rsidRPr="00F03BE1">
        <w:rPr>
          <w:lang w:val="en-US"/>
        </w:rPr>
        <w:t>"SPAC 90", 3641, 24);</w:t>
      </w:r>
    </w:p>
    <w:p w14:paraId="558A5D9D"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3836241B" w14:textId="77777777" w:rsidR="00F03BE1" w:rsidRPr="00F03BE1" w:rsidRDefault="00F03BE1" w:rsidP="00F03BE1">
      <w:pPr>
        <w:spacing w:after="0" w:line="240" w:lineRule="auto"/>
        <w:rPr>
          <w:lang w:val="en-US"/>
        </w:rPr>
      </w:pPr>
      <w:r w:rsidRPr="00F03BE1">
        <w:rPr>
          <w:lang w:val="en-US"/>
        </w:rPr>
        <w:t xml:space="preserve">    z=</w:t>
      </w:r>
      <w:proofErr w:type="gramStart"/>
      <w:r w:rsidRPr="00F03BE1">
        <w:rPr>
          <w:lang w:val="en-US"/>
        </w:rPr>
        <w:t>111.3;</w:t>
      </w:r>
      <w:proofErr w:type="gramEnd"/>
    </w:p>
    <w:p w14:paraId="1013F202" w14:textId="77777777" w:rsidR="00F03BE1" w:rsidRPr="00F03BE1" w:rsidRDefault="00F03BE1" w:rsidP="00F03BE1">
      <w:pPr>
        <w:spacing w:after="0" w:line="240" w:lineRule="auto"/>
        <w:rPr>
          <w:lang w:val="en-US"/>
        </w:rPr>
      </w:pPr>
      <w:r w:rsidRPr="00F03BE1">
        <w:rPr>
          <w:lang w:val="en-US"/>
        </w:rPr>
        <w:t xml:space="preserve">   };</w:t>
      </w:r>
    </w:p>
    <w:p w14:paraId="6837F42A" w14:textId="77777777" w:rsidR="00F03BE1" w:rsidRPr="00F03BE1" w:rsidRDefault="00F03BE1" w:rsidP="00F03BE1">
      <w:pPr>
        <w:spacing w:after="0" w:line="240" w:lineRule="auto"/>
        <w:rPr>
          <w:lang w:val="en-US"/>
        </w:rPr>
      </w:pPr>
      <w:r w:rsidRPr="00F03BE1">
        <w:rPr>
          <w:lang w:val="en-US"/>
        </w:rPr>
        <w:t xml:space="preserve">   </w:t>
      </w:r>
      <w:proofErr w:type="spellStart"/>
      <w:r w:rsidRPr="00500D08">
        <w:rPr>
          <w:lang w:val="en-US"/>
        </w:rPr>
        <w:t>R_</w:t>
      </w:r>
      <w:proofErr w:type="gramStart"/>
      <w:r w:rsidRPr="00500D08">
        <w:rPr>
          <w:lang w:val="en-US"/>
        </w:rPr>
        <w:t>Date</w:t>
      </w:r>
      <w:proofErr w:type="spellEnd"/>
      <w:r w:rsidRPr="00500D08">
        <w:rPr>
          <w:lang w:val="en-US"/>
        </w:rPr>
        <w:t>(</w:t>
      </w:r>
      <w:proofErr w:type="gramEnd"/>
      <w:r w:rsidRPr="00500D08">
        <w:rPr>
          <w:lang w:val="en-US"/>
        </w:rPr>
        <w:t>"Plant Remains + charcoal", 3385, 40)</w:t>
      </w:r>
    </w:p>
    <w:p w14:paraId="459EED5D" w14:textId="77777777" w:rsidR="00F03BE1" w:rsidRPr="00F03BE1" w:rsidRDefault="00F03BE1" w:rsidP="00F03BE1">
      <w:pPr>
        <w:spacing w:after="0" w:line="240" w:lineRule="auto"/>
        <w:rPr>
          <w:lang w:val="en-US"/>
        </w:rPr>
      </w:pPr>
      <w:r w:rsidRPr="00F03BE1">
        <w:rPr>
          <w:lang w:val="en-US"/>
        </w:rPr>
        <w:t xml:space="preserve">   {</w:t>
      </w:r>
    </w:p>
    <w:p w14:paraId="7D04D728"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Outlier(</w:t>
      </w:r>
      <w:proofErr w:type="gramEnd"/>
      <w:r w:rsidRPr="00F03BE1">
        <w:rPr>
          <w:lang w:val="en-US"/>
        </w:rPr>
        <w:t>"General", 0.05);</w:t>
      </w:r>
    </w:p>
    <w:p w14:paraId="3DBF1996" w14:textId="77777777" w:rsidR="00F03BE1" w:rsidRPr="00F03BE1" w:rsidRDefault="00F03BE1" w:rsidP="00F03BE1">
      <w:pPr>
        <w:spacing w:after="0" w:line="240" w:lineRule="auto"/>
        <w:rPr>
          <w:lang w:val="en-US"/>
        </w:rPr>
      </w:pPr>
      <w:r w:rsidRPr="00F03BE1">
        <w:rPr>
          <w:lang w:val="en-US"/>
        </w:rPr>
        <w:t xml:space="preserve">    color="green</w:t>
      </w:r>
      <w:proofErr w:type="gramStart"/>
      <w:r w:rsidRPr="00F03BE1">
        <w:rPr>
          <w:lang w:val="en-US"/>
        </w:rPr>
        <w:t>";</w:t>
      </w:r>
      <w:proofErr w:type="gramEnd"/>
    </w:p>
    <w:p w14:paraId="6745534D" w14:textId="77777777" w:rsidR="00F03BE1" w:rsidRPr="00F03BE1" w:rsidRDefault="00F03BE1" w:rsidP="00F03BE1">
      <w:pPr>
        <w:spacing w:after="0" w:line="240" w:lineRule="auto"/>
        <w:rPr>
          <w:lang w:val="en-US"/>
        </w:rPr>
      </w:pPr>
      <w:r w:rsidRPr="00F03BE1">
        <w:rPr>
          <w:lang w:val="en-US"/>
        </w:rPr>
        <w:t xml:space="preserve">    z=</w:t>
      </w:r>
      <w:proofErr w:type="gramStart"/>
      <w:r w:rsidRPr="00F03BE1">
        <w:rPr>
          <w:lang w:val="en-US"/>
        </w:rPr>
        <w:t>107.6;</w:t>
      </w:r>
      <w:proofErr w:type="gramEnd"/>
    </w:p>
    <w:p w14:paraId="69999992" w14:textId="77777777" w:rsidR="00F03BE1" w:rsidRPr="00F03BE1" w:rsidRDefault="00F03BE1" w:rsidP="00F03BE1">
      <w:pPr>
        <w:spacing w:after="0" w:line="240" w:lineRule="auto"/>
        <w:rPr>
          <w:lang w:val="en-US"/>
        </w:rPr>
      </w:pPr>
      <w:r w:rsidRPr="00F03BE1">
        <w:rPr>
          <w:lang w:val="en-US"/>
        </w:rPr>
        <w:t xml:space="preserve">   };</w:t>
      </w:r>
    </w:p>
    <w:p w14:paraId="44A565C2" w14:textId="77777777" w:rsidR="00F03BE1" w:rsidRPr="00F03BE1" w:rsidRDefault="00F03BE1" w:rsidP="00F03BE1">
      <w:pPr>
        <w:spacing w:after="0" w:line="240" w:lineRule="auto"/>
        <w:rPr>
          <w:lang w:val="en-US"/>
        </w:rPr>
      </w:pPr>
      <w:r w:rsidRPr="00F03BE1">
        <w:rPr>
          <w:lang w:val="en-US"/>
        </w:rPr>
        <w:t xml:space="preserve">   </w:t>
      </w:r>
      <w:proofErr w:type="gramStart"/>
      <w:r w:rsidRPr="00F03BE1">
        <w:rPr>
          <w:lang w:val="en-US"/>
        </w:rPr>
        <w:t>Date(</w:t>
      </w:r>
      <w:proofErr w:type="gramEnd"/>
      <w:r w:rsidRPr="00F03BE1">
        <w:rPr>
          <w:lang w:val="en-US"/>
        </w:rPr>
        <w:t>"Sampled", 2018)</w:t>
      </w:r>
    </w:p>
    <w:p w14:paraId="183D96A6" w14:textId="77777777" w:rsidR="00F03BE1" w:rsidRPr="00F03BE1" w:rsidRDefault="00F03BE1" w:rsidP="00F03BE1">
      <w:pPr>
        <w:spacing w:after="0" w:line="240" w:lineRule="auto"/>
        <w:rPr>
          <w:lang w:val="en-US"/>
        </w:rPr>
      </w:pPr>
      <w:r w:rsidRPr="00F03BE1">
        <w:rPr>
          <w:lang w:val="en-US"/>
        </w:rPr>
        <w:t xml:space="preserve">   {</w:t>
      </w:r>
    </w:p>
    <w:p w14:paraId="0DC9299C" w14:textId="77777777" w:rsidR="00F03BE1" w:rsidRPr="00F03BE1" w:rsidRDefault="00F03BE1" w:rsidP="00F03BE1">
      <w:pPr>
        <w:spacing w:after="0" w:line="240" w:lineRule="auto"/>
        <w:rPr>
          <w:lang w:val="en-US"/>
        </w:rPr>
      </w:pPr>
      <w:r w:rsidRPr="00F03BE1">
        <w:rPr>
          <w:lang w:val="en-US"/>
        </w:rPr>
        <w:t xml:space="preserve">    z=</w:t>
      </w:r>
      <w:proofErr w:type="gramStart"/>
      <w:r w:rsidRPr="00F03BE1">
        <w:rPr>
          <w:lang w:val="en-US"/>
        </w:rPr>
        <w:t>1;</w:t>
      </w:r>
      <w:proofErr w:type="gramEnd"/>
    </w:p>
    <w:p w14:paraId="794E0E33" w14:textId="77777777" w:rsidR="00F03BE1" w:rsidRPr="00F03BE1" w:rsidRDefault="00F03BE1" w:rsidP="00F03BE1">
      <w:pPr>
        <w:spacing w:after="0" w:line="240" w:lineRule="auto"/>
        <w:rPr>
          <w:lang w:val="en-US"/>
        </w:rPr>
      </w:pPr>
      <w:r w:rsidRPr="00F03BE1">
        <w:rPr>
          <w:lang w:val="en-US"/>
        </w:rPr>
        <w:lastRenderedPageBreak/>
        <w:t xml:space="preserve">   };</w:t>
      </w:r>
    </w:p>
    <w:p w14:paraId="4283B423" w14:textId="77777777" w:rsidR="00F03BE1" w:rsidRPr="00F03BE1" w:rsidRDefault="00F03BE1" w:rsidP="00F03BE1">
      <w:pPr>
        <w:spacing w:after="0" w:line="240" w:lineRule="auto"/>
        <w:rPr>
          <w:lang w:val="en-US"/>
        </w:rPr>
      </w:pPr>
      <w:r w:rsidRPr="00F03BE1">
        <w:rPr>
          <w:lang w:val="en-US"/>
        </w:rPr>
        <w:t xml:space="preserve">   Boundary("Top"</w:t>
      </w:r>
      <w:proofErr w:type="gramStart"/>
      <w:r w:rsidRPr="00F03BE1">
        <w:rPr>
          <w:lang w:val="en-US"/>
        </w:rPr>
        <w:t>);</w:t>
      </w:r>
      <w:proofErr w:type="gramEnd"/>
    </w:p>
    <w:p w14:paraId="51A2750F" w14:textId="77777777" w:rsidR="00F03BE1" w:rsidRPr="00F03BE1" w:rsidRDefault="00F03BE1" w:rsidP="00F03BE1">
      <w:pPr>
        <w:spacing w:after="0" w:line="240" w:lineRule="auto"/>
        <w:rPr>
          <w:lang w:val="en-US"/>
        </w:rPr>
      </w:pPr>
      <w:r w:rsidRPr="00F03BE1">
        <w:rPr>
          <w:lang w:val="en-US"/>
        </w:rPr>
        <w:t xml:space="preserve">  };</w:t>
      </w:r>
    </w:p>
    <w:p w14:paraId="14EFC6B0" w14:textId="6071B230" w:rsidR="00F03BE1" w:rsidRDefault="00F03BE1" w:rsidP="00F03BE1">
      <w:pPr>
        <w:spacing w:after="0" w:line="240" w:lineRule="auto"/>
        <w:rPr>
          <w:lang w:val="en-US"/>
        </w:rPr>
      </w:pPr>
      <w:r w:rsidRPr="00F03BE1">
        <w:rPr>
          <w:lang w:val="en-US"/>
        </w:rPr>
        <w:t xml:space="preserve"> };</w:t>
      </w:r>
    </w:p>
    <w:p w14:paraId="22A34EC6" w14:textId="523593F1" w:rsidR="00A91EA7" w:rsidRDefault="00A91EA7" w:rsidP="00A91EA7">
      <w:pPr>
        <w:spacing w:line="240" w:lineRule="auto"/>
        <w:rPr>
          <w:lang w:val="en-US"/>
        </w:rPr>
      </w:pPr>
    </w:p>
    <w:p w14:paraId="6C7967AE" w14:textId="65B0BD8D" w:rsidR="00A91EA7" w:rsidRDefault="005600D5" w:rsidP="00A91EA7">
      <w:pPr>
        <w:spacing w:line="240" w:lineRule="auto"/>
        <w:rPr>
          <w:b/>
          <w:bCs/>
          <w:lang w:val="en-US"/>
        </w:rPr>
      </w:pPr>
      <w:r>
        <w:rPr>
          <w:b/>
          <w:bCs/>
          <w:lang w:val="en-US"/>
        </w:rPr>
        <w:t>Welsby Lagoon</w:t>
      </w:r>
    </w:p>
    <w:p w14:paraId="39A480DD" w14:textId="77777777" w:rsidR="009B4BCC" w:rsidRDefault="009B4BCC" w:rsidP="009B4BCC">
      <w:pPr>
        <w:spacing w:after="0" w:line="240" w:lineRule="auto"/>
      </w:pPr>
      <w:proofErr w:type="gramStart"/>
      <w:r>
        <w:t>Options(</w:t>
      </w:r>
      <w:proofErr w:type="gramEnd"/>
      <w:r>
        <w:t>)</w:t>
      </w:r>
    </w:p>
    <w:p w14:paraId="76F060BE" w14:textId="77777777" w:rsidR="009B4BCC" w:rsidRDefault="009B4BCC" w:rsidP="009B4BCC">
      <w:pPr>
        <w:spacing w:after="0" w:line="240" w:lineRule="auto"/>
      </w:pPr>
      <w:r>
        <w:t xml:space="preserve"> {</w:t>
      </w:r>
    </w:p>
    <w:p w14:paraId="7EBC5DA5" w14:textId="77777777" w:rsidR="009B4BCC" w:rsidRDefault="009B4BCC" w:rsidP="009B4BCC">
      <w:pPr>
        <w:spacing w:after="0" w:line="240" w:lineRule="auto"/>
      </w:pPr>
      <w:r>
        <w:t xml:space="preserve">  Curve="shcal20.14c</w:t>
      </w:r>
      <w:proofErr w:type="gramStart"/>
      <w:r>
        <w:t>";</w:t>
      </w:r>
      <w:proofErr w:type="gramEnd"/>
    </w:p>
    <w:p w14:paraId="1B617044" w14:textId="77777777" w:rsidR="009B4BCC" w:rsidRDefault="009B4BCC" w:rsidP="009B4BCC">
      <w:pPr>
        <w:spacing w:after="0" w:line="240" w:lineRule="auto"/>
      </w:pPr>
      <w:r>
        <w:t xml:space="preserve">  BCAD=</w:t>
      </w:r>
      <w:proofErr w:type="gramStart"/>
      <w:r>
        <w:t>FALSE;</w:t>
      </w:r>
      <w:proofErr w:type="gramEnd"/>
    </w:p>
    <w:p w14:paraId="041C94C8" w14:textId="77777777" w:rsidR="009B4BCC" w:rsidRDefault="009B4BCC" w:rsidP="009B4BCC">
      <w:pPr>
        <w:spacing w:after="0" w:line="240" w:lineRule="auto"/>
      </w:pPr>
      <w:r>
        <w:t xml:space="preserve">  </w:t>
      </w:r>
      <w:proofErr w:type="spellStart"/>
      <w:r>
        <w:t>PlusMinus</w:t>
      </w:r>
      <w:proofErr w:type="spellEnd"/>
      <w:r>
        <w:t>=</w:t>
      </w:r>
      <w:proofErr w:type="gramStart"/>
      <w:r>
        <w:t>FALSE;</w:t>
      </w:r>
      <w:proofErr w:type="gramEnd"/>
    </w:p>
    <w:p w14:paraId="57847959" w14:textId="77777777" w:rsidR="009B4BCC" w:rsidRDefault="009B4BCC" w:rsidP="009B4BCC">
      <w:pPr>
        <w:spacing w:after="0" w:line="240" w:lineRule="auto"/>
      </w:pPr>
      <w:r>
        <w:t xml:space="preserve">  Ensembles=</w:t>
      </w:r>
      <w:proofErr w:type="gramStart"/>
      <w:r>
        <w:t>500;</w:t>
      </w:r>
      <w:proofErr w:type="gramEnd"/>
    </w:p>
    <w:p w14:paraId="10302A1F" w14:textId="77777777" w:rsidR="009B4BCC" w:rsidRDefault="009B4BCC" w:rsidP="009B4BCC">
      <w:pPr>
        <w:spacing w:after="0" w:line="240" w:lineRule="auto"/>
      </w:pPr>
      <w:r>
        <w:t xml:space="preserve"> };</w:t>
      </w:r>
    </w:p>
    <w:p w14:paraId="22CC921F" w14:textId="77777777" w:rsidR="009B4BCC" w:rsidRDefault="009B4BCC" w:rsidP="009B4BCC">
      <w:pPr>
        <w:spacing w:after="0" w:line="240" w:lineRule="auto"/>
      </w:pPr>
      <w:r>
        <w:t xml:space="preserve"> </w:t>
      </w:r>
      <w:proofErr w:type="gramStart"/>
      <w:r>
        <w:t>Plot(</w:t>
      </w:r>
      <w:proofErr w:type="gramEnd"/>
      <w:r>
        <w:t>)</w:t>
      </w:r>
    </w:p>
    <w:p w14:paraId="1D0E8535" w14:textId="77777777" w:rsidR="009B4BCC" w:rsidRDefault="009B4BCC" w:rsidP="009B4BCC">
      <w:pPr>
        <w:spacing w:after="0" w:line="240" w:lineRule="auto"/>
      </w:pPr>
      <w:r>
        <w:t xml:space="preserve"> {</w:t>
      </w:r>
    </w:p>
    <w:p w14:paraId="511902D7" w14:textId="77777777" w:rsidR="009B4BCC" w:rsidRDefault="009B4BCC" w:rsidP="009B4BCC">
      <w:pPr>
        <w:spacing w:after="0" w:line="240" w:lineRule="auto"/>
      </w:pPr>
      <w:r>
        <w:t xml:space="preserve">  </w:t>
      </w:r>
      <w:proofErr w:type="spellStart"/>
      <w:r>
        <w:t>Outlier_Model</w:t>
      </w:r>
      <w:proofErr w:type="spellEnd"/>
      <w:r>
        <w:t>("</w:t>
      </w:r>
      <w:proofErr w:type="spellStart"/>
      <w:r>
        <w:t>General</w:t>
      </w:r>
      <w:proofErr w:type="gramStart"/>
      <w:r>
        <w:t>",T</w:t>
      </w:r>
      <w:proofErr w:type="spellEnd"/>
      <w:proofErr w:type="gramEnd"/>
      <w:r>
        <w:t>(5),U(0,4),"t");</w:t>
      </w:r>
    </w:p>
    <w:p w14:paraId="478EE1F9" w14:textId="77777777" w:rsidR="009B4BCC" w:rsidRDefault="009B4BCC" w:rsidP="009B4BCC">
      <w:pPr>
        <w:spacing w:after="0" w:line="240" w:lineRule="auto"/>
      </w:pPr>
      <w:r>
        <w:t xml:space="preserve">  Curve("SHCal20","shcal20.14c"</w:t>
      </w:r>
      <w:proofErr w:type="gramStart"/>
      <w:r>
        <w:t>);</w:t>
      </w:r>
      <w:proofErr w:type="gramEnd"/>
    </w:p>
    <w:p w14:paraId="4F7FEE90" w14:textId="77777777" w:rsidR="009B4BCC" w:rsidRDefault="009B4BCC" w:rsidP="009B4BCC">
      <w:pPr>
        <w:spacing w:after="0" w:line="240" w:lineRule="auto"/>
      </w:pPr>
      <w:r>
        <w:t xml:space="preserve">  </w:t>
      </w:r>
      <w:proofErr w:type="spellStart"/>
      <w:r>
        <w:t>P_</w:t>
      </w:r>
      <w:proofErr w:type="gramStart"/>
      <w:r>
        <w:t>Sequence</w:t>
      </w:r>
      <w:proofErr w:type="spellEnd"/>
      <w:r>
        <w:t>(</w:t>
      </w:r>
      <w:proofErr w:type="gramEnd"/>
      <w:r>
        <w:t>"Welsby Lagoon Lacustrine",1,1,U(-2,2))</w:t>
      </w:r>
    </w:p>
    <w:p w14:paraId="79EFF3BC" w14:textId="77777777" w:rsidR="009B4BCC" w:rsidRDefault="009B4BCC" w:rsidP="009B4BCC">
      <w:pPr>
        <w:spacing w:after="0" w:line="240" w:lineRule="auto"/>
      </w:pPr>
      <w:r>
        <w:t xml:space="preserve">  {</w:t>
      </w:r>
    </w:p>
    <w:p w14:paraId="056662F2" w14:textId="77777777" w:rsidR="009B4BCC" w:rsidRDefault="009B4BCC" w:rsidP="009B4BCC">
      <w:pPr>
        <w:spacing w:after="0" w:line="240" w:lineRule="auto"/>
      </w:pPr>
      <w:r>
        <w:t xml:space="preserve">   </w:t>
      </w:r>
      <w:proofErr w:type="gramStart"/>
      <w:r>
        <w:t>Boundary(</w:t>
      </w:r>
      <w:proofErr w:type="gramEnd"/>
      <w:r>
        <w:t>"Lacustrine Phase Start")</w:t>
      </w:r>
    </w:p>
    <w:p w14:paraId="43EE83E7" w14:textId="77777777" w:rsidR="009B4BCC" w:rsidRDefault="009B4BCC" w:rsidP="009B4BCC">
      <w:pPr>
        <w:spacing w:after="0" w:line="240" w:lineRule="auto"/>
      </w:pPr>
      <w:r>
        <w:t xml:space="preserve">   {</w:t>
      </w:r>
    </w:p>
    <w:p w14:paraId="30471248" w14:textId="77777777" w:rsidR="009B4BCC" w:rsidRDefault="009B4BCC" w:rsidP="009B4BCC">
      <w:pPr>
        <w:spacing w:after="0" w:line="240" w:lineRule="auto"/>
      </w:pPr>
      <w:r>
        <w:t xml:space="preserve">    z=</w:t>
      </w:r>
      <w:proofErr w:type="gramStart"/>
      <w:r>
        <w:t>1230;</w:t>
      </w:r>
      <w:proofErr w:type="gramEnd"/>
    </w:p>
    <w:p w14:paraId="31951412" w14:textId="77777777" w:rsidR="009B4BCC" w:rsidRDefault="009B4BCC" w:rsidP="009B4BCC">
      <w:pPr>
        <w:spacing w:after="0" w:line="240" w:lineRule="auto"/>
      </w:pPr>
      <w:r>
        <w:t xml:space="preserve">   };</w:t>
      </w:r>
    </w:p>
    <w:p w14:paraId="3F2FCE0E" w14:textId="77777777" w:rsidR="009B4BCC" w:rsidRDefault="009B4BCC" w:rsidP="009B4BCC">
      <w:pPr>
        <w:spacing w:after="0" w:line="240" w:lineRule="auto"/>
      </w:pPr>
      <w:r>
        <w:t xml:space="preserve">   </w:t>
      </w:r>
      <w:proofErr w:type="gramStart"/>
      <w:r>
        <w:t>Date(</w:t>
      </w:r>
      <w:proofErr w:type="gramEnd"/>
      <w:r>
        <w:t>"OSL1213", N(2016-78500, 8600))</w:t>
      </w:r>
    </w:p>
    <w:p w14:paraId="2800CEEC" w14:textId="77777777" w:rsidR="009B4BCC" w:rsidRDefault="009B4BCC" w:rsidP="009B4BCC">
      <w:pPr>
        <w:spacing w:after="0" w:line="240" w:lineRule="auto"/>
      </w:pPr>
      <w:r>
        <w:t xml:space="preserve">   {</w:t>
      </w:r>
    </w:p>
    <w:p w14:paraId="420EF36C" w14:textId="77777777" w:rsidR="009B4BCC" w:rsidRDefault="009B4BCC" w:rsidP="009B4BCC">
      <w:pPr>
        <w:spacing w:after="0" w:line="240" w:lineRule="auto"/>
      </w:pPr>
      <w:r>
        <w:t xml:space="preserve">    </w:t>
      </w:r>
      <w:proofErr w:type="gramStart"/>
      <w:r>
        <w:t>Outlier(</w:t>
      </w:r>
      <w:proofErr w:type="gramEnd"/>
      <w:r>
        <w:t>"General", 0.05);</w:t>
      </w:r>
    </w:p>
    <w:p w14:paraId="529D5F35"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7A5A6072" w14:textId="77777777" w:rsidR="009B4BCC" w:rsidRDefault="009B4BCC" w:rsidP="009B4BCC">
      <w:pPr>
        <w:spacing w:after="0" w:line="240" w:lineRule="auto"/>
      </w:pPr>
      <w:r>
        <w:t xml:space="preserve">    z=</w:t>
      </w:r>
      <w:proofErr w:type="gramStart"/>
      <w:r>
        <w:t>1213;</w:t>
      </w:r>
      <w:proofErr w:type="gramEnd"/>
    </w:p>
    <w:p w14:paraId="783300B4" w14:textId="77777777" w:rsidR="009B4BCC" w:rsidRDefault="009B4BCC" w:rsidP="009B4BCC">
      <w:pPr>
        <w:spacing w:after="0" w:line="240" w:lineRule="auto"/>
      </w:pPr>
      <w:r>
        <w:t xml:space="preserve">   };</w:t>
      </w:r>
    </w:p>
    <w:p w14:paraId="57AEED01" w14:textId="77777777" w:rsidR="009B4BCC" w:rsidRDefault="009B4BCC" w:rsidP="009B4BCC">
      <w:pPr>
        <w:spacing w:after="0" w:line="240" w:lineRule="auto"/>
      </w:pPr>
      <w:r>
        <w:t xml:space="preserve">   </w:t>
      </w:r>
      <w:proofErr w:type="gramStart"/>
      <w:r>
        <w:t>Date(</w:t>
      </w:r>
      <w:proofErr w:type="gramEnd"/>
      <w:r>
        <w:t>"OSL1210", N(2016-79500, 6500))</w:t>
      </w:r>
    </w:p>
    <w:p w14:paraId="6CC723B1" w14:textId="77777777" w:rsidR="009B4BCC" w:rsidRDefault="009B4BCC" w:rsidP="009B4BCC">
      <w:pPr>
        <w:spacing w:after="0" w:line="240" w:lineRule="auto"/>
      </w:pPr>
      <w:r>
        <w:t xml:space="preserve">   {</w:t>
      </w:r>
    </w:p>
    <w:p w14:paraId="2EB11F75" w14:textId="77777777" w:rsidR="009B4BCC" w:rsidRDefault="009B4BCC" w:rsidP="009B4BCC">
      <w:pPr>
        <w:spacing w:after="0" w:line="240" w:lineRule="auto"/>
      </w:pPr>
      <w:r>
        <w:t xml:space="preserve">    </w:t>
      </w:r>
      <w:proofErr w:type="gramStart"/>
      <w:r>
        <w:t>Outlier(</w:t>
      </w:r>
      <w:proofErr w:type="gramEnd"/>
      <w:r>
        <w:t>"General", 0.05);</w:t>
      </w:r>
    </w:p>
    <w:p w14:paraId="5C10A38B"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055EF5C0" w14:textId="77777777" w:rsidR="009B4BCC" w:rsidRDefault="009B4BCC" w:rsidP="009B4BCC">
      <w:pPr>
        <w:spacing w:after="0" w:line="240" w:lineRule="auto"/>
      </w:pPr>
      <w:r>
        <w:t xml:space="preserve">    z=</w:t>
      </w:r>
      <w:proofErr w:type="gramStart"/>
      <w:r>
        <w:t>1210;</w:t>
      </w:r>
      <w:proofErr w:type="gramEnd"/>
    </w:p>
    <w:p w14:paraId="27066998" w14:textId="77777777" w:rsidR="009B4BCC" w:rsidRDefault="009B4BCC" w:rsidP="009B4BCC">
      <w:pPr>
        <w:spacing w:after="0" w:line="240" w:lineRule="auto"/>
      </w:pPr>
      <w:r>
        <w:t xml:space="preserve">   };</w:t>
      </w:r>
    </w:p>
    <w:p w14:paraId="3C0DB174" w14:textId="77777777" w:rsidR="009B4BCC" w:rsidRDefault="009B4BCC" w:rsidP="009B4BCC">
      <w:pPr>
        <w:spacing w:after="0" w:line="240" w:lineRule="auto"/>
      </w:pPr>
      <w:r>
        <w:t xml:space="preserve">   </w:t>
      </w:r>
      <w:proofErr w:type="gramStart"/>
      <w:r>
        <w:t>Date(</w:t>
      </w:r>
      <w:proofErr w:type="gramEnd"/>
      <w:r>
        <w:t>"OSL1180", N(2016-79600, 6800))</w:t>
      </w:r>
    </w:p>
    <w:p w14:paraId="745D82AF" w14:textId="77777777" w:rsidR="009B4BCC" w:rsidRDefault="009B4BCC" w:rsidP="009B4BCC">
      <w:pPr>
        <w:spacing w:after="0" w:line="240" w:lineRule="auto"/>
      </w:pPr>
      <w:r>
        <w:t xml:space="preserve">   {</w:t>
      </w:r>
    </w:p>
    <w:p w14:paraId="426B61B8" w14:textId="77777777" w:rsidR="009B4BCC" w:rsidRDefault="009B4BCC" w:rsidP="009B4BCC">
      <w:pPr>
        <w:spacing w:after="0" w:line="240" w:lineRule="auto"/>
      </w:pPr>
      <w:r>
        <w:t xml:space="preserve">    </w:t>
      </w:r>
      <w:proofErr w:type="gramStart"/>
      <w:r>
        <w:t>Outlier(</w:t>
      </w:r>
      <w:proofErr w:type="gramEnd"/>
      <w:r>
        <w:t>"General", 0.05);</w:t>
      </w:r>
    </w:p>
    <w:p w14:paraId="2C90AA49"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44E16F36" w14:textId="77777777" w:rsidR="009B4BCC" w:rsidRDefault="009B4BCC" w:rsidP="009B4BCC">
      <w:pPr>
        <w:spacing w:after="0" w:line="240" w:lineRule="auto"/>
      </w:pPr>
      <w:r>
        <w:t xml:space="preserve">    z=</w:t>
      </w:r>
      <w:proofErr w:type="gramStart"/>
      <w:r>
        <w:t>1180;</w:t>
      </w:r>
      <w:proofErr w:type="gramEnd"/>
    </w:p>
    <w:p w14:paraId="17744967" w14:textId="77777777" w:rsidR="009B4BCC" w:rsidRDefault="009B4BCC" w:rsidP="009B4BCC">
      <w:pPr>
        <w:spacing w:after="0" w:line="240" w:lineRule="auto"/>
      </w:pPr>
      <w:r>
        <w:t xml:space="preserve">   };</w:t>
      </w:r>
    </w:p>
    <w:p w14:paraId="6330C5A3" w14:textId="77777777" w:rsidR="009B4BCC" w:rsidRDefault="009B4BCC" w:rsidP="009B4BCC">
      <w:pPr>
        <w:spacing w:after="0" w:line="240" w:lineRule="auto"/>
      </w:pPr>
      <w:r>
        <w:t xml:space="preserve">   </w:t>
      </w:r>
      <w:proofErr w:type="gramStart"/>
      <w:r>
        <w:t>Date(</w:t>
      </w:r>
      <w:proofErr w:type="gramEnd"/>
      <w:r>
        <w:t>"OSL1119", N(2016-73800, 7700))</w:t>
      </w:r>
    </w:p>
    <w:p w14:paraId="611AFA85" w14:textId="77777777" w:rsidR="009B4BCC" w:rsidRDefault="009B4BCC" w:rsidP="009B4BCC">
      <w:pPr>
        <w:spacing w:after="0" w:line="240" w:lineRule="auto"/>
      </w:pPr>
      <w:r>
        <w:t xml:space="preserve">   {</w:t>
      </w:r>
    </w:p>
    <w:p w14:paraId="6309A744" w14:textId="77777777" w:rsidR="009B4BCC" w:rsidRDefault="009B4BCC" w:rsidP="009B4BCC">
      <w:pPr>
        <w:spacing w:after="0" w:line="240" w:lineRule="auto"/>
      </w:pPr>
      <w:r>
        <w:t xml:space="preserve">    </w:t>
      </w:r>
      <w:proofErr w:type="gramStart"/>
      <w:r>
        <w:t>Outlier(</w:t>
      </w:r>
      <w:proofErr w:type="gramEnd"/>
      <w:r>
        <w:t>"General", 0.05);</w:t>
      </w:r>
    </w:p>
    <w:p w14:paraId="0462CB93"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5D288125" w14:textId="77777777" w:rsidR="009B4BCC" w:rsidRDefault="009B4BCC" w:rsidP="009B4BCC">
      <w:pPr>
        <w:spacing w:after="0" w:line="240" w:lineRule="auto"/>
      </w:pPr>
      <w:r>
        <w:t xml:space="preserve">    z=</w:t>
      </w:r>
      <w:proofErr w:type="gramStart"/>
      <w:r>
        <w:t>1119;</w:t>
      </w:r>
      <w:proofErr w:type="gramEnd"/>
    </w:p>
    <w:p w14:paraId="75EF51DD" w14:textId="77777777" w:rsidR="009B4BCC" w:rsidRDefault="009B4BCC" w:rsidP="009B4BCC">
      <w:pPr>
        <w:spacing w:after="0" w:line="240" w:lineRule="auto"/>
      </w:pPr>
      <w:r>
        <w:t xml:space="preserve">   };</w:t>
      </w:r>
    </w:p>
    <w:p w14:paraId="79247AED" w14:textId="77777777" w:rsidR="009B4BCC" w:rsidRDefault="009B4BCC" w:rsidP="009B4BCC">
      <w:pPr>
        <w:spacing w:after="0" w:line="240" w:lineRule="auto"/>
      </w:pPr>
      <w:r>
        <w:t xml:space="preserve">   </w:t>
      </w:r>
      <w:proofErr w:type="gramStart"/>
      <w:r>
        <w:t>Date(</w:t>
      </w:r>
      <w:proofErr w:type="gramEnd"/>
      <w:r>
        <w:t>"OSL1047", N(2016-70700, 8000))</w:t>
      </w:r>
    </w:p>
    <w:p w14:paraId="078CC8D1" w14:textId="77777777" w:rsidR="009B4BCC" w:rsidRDefault="009B4BCC" w:rsidP="009B4BCC">
      <w:pPr>
        <w:spacing w:after="0" w:line="240" w:lineRule="auto"/>
      </w:pPr>
      <w:r>
        <w:t xml:space="preserve">   {</w:t>
      </w:r>
    </w:p>
    <w:p w14:paraId="3F00B100" w14:textId="77777777" w:rsidR="009B4BCC" w:rsidRDefault="009B4BCC" w:rsidP="009B4BCC">
      <w:pPr>
        <w:spacing w:after="0" w:line="240" w:lineRule="auto"/>
      </w:pPr>
      <w:r>
        <w:t xml:space="preserve">    </w:t>
      </w:r>
      <w:proofErr w:type="gramStart"/>
      <w:r>
        <w:t>Outlier(</w:t>
      </w:r>
      <w:proofErr w:type="gramEnd"/>
      <w:r>
        <w:t>"General", 0.05);</w:t>
      </w:r>
    </w:p>
    <w:p w14:paraId="189313E3" w14:textId="77777777" w:rsidR="009B4BCC" w:rsidRDefault="009B4BCC" w:rsidP="009B4BCC">
      <w:pPr>
        <w:spacing w:after="0" w:line="240" w:lineRule="auto"/>
      </w:pPr>
      <w:r>
        <w:lastRenderedPageBreak/>
        <w:t xml:space="preserve">    </w:t>
      </w:r>
      <w:proofErr w:type="spellStart"/>
      <w:r>
        <w:t>color</w:t>
      </w:r>
      <w:proofErr w:type="spellEnd"/>
      <w:r>
        <w:t>="purple</w:t>
      </w:r>
      <w:proofErr w:type="gramStart"/>
      <w:r>
        <w:t>";</w:t>
      </w:r>
      <w:proofErr w:type="gramEnd"/>
    </w:p>
    <w:p w14:paraId="5D6E987F" w14:textId="77777777" w:rsidR="009B4BCC" w:rsidRDefault="009B4BCC" w:rsidP="009B4BCC">
      <w:pPr>
        <w:spacing w:after="0" w:line="240" w:lineRule="auto"/>
      </w:pPr>
      <w:r>
        <w:t xml:space="preserve">    z=</w:t>
      </w:r>
      <w:proofErr w:type="gramStart"/>
      <w:r>
        <w:t>1047;</w:t>
      </w:r>
      <w:proofErr w:type="gramEnd"/>
    </w:p>
    <w:p w14:paraId="76DD2057" w14:textId="77777777" w:rsidR="009B4BCC" w:rsidRDefault="009B4BCC" w:rsidP="009B4BCC">
      <w:pPr>
        <w:spacing w:after="0" w:line="240" w:lineRule="auto"/>
      </w:pPr>
      <w:r>
        <w:t xml:space="preserve">   };</w:t>
      </w:r>
    </w:p>
    <w:p w14:paraId="1C2EB281" w14:textId="77777777" w:rsidR="009B4BCC" w:rsidRDefault="009B4BCC" w:rsidP="009B4BCC">
      <w:pPr>
        <w:spacing w:after="0" w:line="240" w:lineRule="auto"/>
      </w:pPr>
      <w:r>
        <w:t xml:space="preserve">   </w:t>
      </w:r>
      <w:proofErr w:type="gramStart"/>
      <w:r>
        <w:t>Date(</w:t>
      </w:r>
      <w:proofErr w:type="gramEnd"/>
      <w:r>
        <w:t>"OSL980", N(2016-79100, 9600))</w:t>
      </w:r>
    </w:p>
    <w:p w14:paraId="4682ACF2" w14:textId="77777777" w:rsidR="009B4BCC" w:rsidRDefault="009B4BCC" w:rsidP="009B4BCC">
      <w:pPr>
        <w:spacing w:after="0" w:line="240" w:lineRule="auto"/>
      </w:pPr>
      <w:r>
        <w:t xml:space="preserve">   {</w:t>
      </w:r>
    </w:p>
    <w:p w14:paraId="1E318E97" w14:textId="77777777" w:rsidR="009B4BCC" w:rsidRDefault="009B4BCC" w:rsidP="009B4BCC">
      <w:pPr>
        <w:spacing w:after="0" w:line="240" w:lineRule="auto"/>
      </w:pPr>
      <w:r>
        <w:t xml:space="preserve">    </w:t>
      </w:r>
      <w:proofErr w:type="gramStart"/>
      <w:r>
        <w:t>Outlier(</w:t>
      </w:r>
      <w:proofErr w:type="gramEnd"/>
      <w:r>
        <w:t>"General", 0.05);</w:t>
      </w:r>
    </w:p>
    <w:p w14:paraId="6E38060D"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764D20B2" w14:textId="77777777" w:rsidR="009B4BCC" w:rsidRDefault="009B4BCC" w:rsidP="009B4BCC">
      <w:pPr>
        <w:spacing w:after="0" w:line="240" w:lineRule="auto"/>
      </w:pPr>
      <w:r>
        <w:t xml:space="preserve">    z=</w:t>
      </w:r>
      <w:proofErr w:type="gramStart"/>
      <w:r>
        <w:t>980;</w:t>
      </w:r>
      <w:proofErr w:type="gramEnd"/>
    </w:p>
    <w:p w14:paraId="07EC5629" w14:textId="77777777" w:rsidR="009B4BCC" w:rsidRDefault="009B4BCC" w:rsidP="009B4BCC">
      <w:pPr>
        <w:spacing w:after="0" w:line="240" w:lineRule="auto"/>
      </w:pPr>
      <w:r>
        <w:t xml:space="preserve">   };</w:t>
      </w:r>
    </w:p>
    <w:p w14:paraId="10B2225D" w14:textId="77777777" w:rsidR="009B4BCC" w:rsidRDefault="009B4BCC" w:rsidP="009B4BCC">
      <w:pPr>
        <w:spacing w:after="0" w:line="240" w:lineRule="auto"/>
      </w:pPr>
      <w:r>
        <w:t xml:space="preserve">   </w:t>
      </w:r>
      <w:proofErr w:type="gramStart"/>
      <w:r>
        <w:t>Date(</w:t>
      </w:r>
      <w:proofErr w:type="gramEnd"/>
      <w:r>
        <w:t>"OSL892", N(2016-55700, 6000))</w:t>
      </w:r>
    </w:p>
    <w:p w14:paraId="1CDCF77E" w14:textId="77777777" w:rsidR="009B4BCC" w:rsidRDefault="009B4BCC" w:rsidP="009B4BCC">
      <w:pPr>
        <w:spacing w:after="0" w:line="240" w:lineRule="auto"/>
      </w:pPr>
      <w:r>
        <w:t xml:space="preserve">   {</w:t>
      </w:r>
    </w:p>
    <w:p w14:paraId="640F6EF8" w14:textId="77777777" w:rsidR="009B4BCC" w:rsidRDefault="009B4BCC" w:rsidP="009B4BCC">
      <w:pPr>
        <w:spacing w:after="0" w:line="240" w:lineRule="auto"/>
      </w:pPr>
      <w:r>
        <w:t xml:space="preserve">    </w:t>
      </w:r>
      <w:proofErr w:type="gramStart"/>
      <w:r>
        <w:t>Outlier(</w:t>
      </w:r>
      <w:proofErr w:type="gramEnd"/>
      <w:r>
        <w:t>"General", 0.05);</w:t>
      </w:r>
    </w:p>
    <w:p w14:paraId="3F2103E6"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709F664B" w14:textId="77777777" w:rsidR="009B4BCC" w:rsidRDefault="009B4BCC" w:rsidP="009B4BCC">
      <w:pPr>
        <w:spacing w:after="0" w:line="240" w:lineRule="auto"/>
      </w:pPr>
      <w:r>
        <w:t xml:space="preserve">    z=</w:t>
      </w:r>
      <w:proofErr w:type="gramStart"/>
      <w:r>
        <w:t>892;</w:t>
      </w:r>
      <w:proofErr w:type="gramEnd"/>
    </w:p>
    <w:p w14:paraId="2E243FFC" w14:textId="77777777" w:rsidR="009B4BCC" w:rsidRDefault="009B4BCC" w:rsidP="009B4BCC">
      <w:pPr>
        <w:spacing w:after="0" w:line="240" w:lineRule="auto"/>
      </w:pPr>
      <w:r>
        <w:t xml:space="preserve">   };</w:t>
      </w:r>
    </w:p>
    <w:p w14:paraId="3FB78063" w14:textId="77777777" w:rsidR="009B4BCC" w:rsidRDefault="009B4BCC" w:rsidP="009B4BCC">
      <w:pPr>
        <w:spacing w:after="0" w:line="240" w:lineRule="auto"/>
      </w:pPr>
      <w:r>
        <w:t xml:space="preserve">   </w:t>
      </w:r>
      <w:proofErr w:type="gramStart"/>
      <w:r>
        <w:t>Date(</w:t>
      </w:r>
      <w:proofErr w:type="gramEnd"/>
      <w:r>
        <w:t>"OSL880", N(2016-62400, 7900))</w:t>
      </w:r>
    </w:p>
    <w:p w14:paraId="7DC527A2" w14:textId="77777777" w:rsidR="009B4BCC" w:rsidRDefault="009B4BCC" w:rsidP="009B4BCC">
      <w:pPr>
        <w:spacing w:after="0" w:line="240" w:lineRule="auto"/>
      </w:pPr>
      <w:r>
        <w:t xml:space="preserve">   {</w:t>
      </w:r>
    </w:p>
    <w:p w14:paraId="0F8E719C" w14:textId="77777777" w:rsidR="009B4BCC" w:rsidRDefault="009B4BCC" w:rsidP="009B4BCC">
      <w:pPr>
        <w:spacing w:after="0" w:line="240" w:lineRule="auto"/>
      </w:pPr>
      <w:r>
        <w:t xml:space="preserve">    </w:t>
      </w:r>
      <w:proofErr w:type="gramStart"/>
      <w:r>
        <w:t>Outlier(</w:t>
      </w:r>
      <w:proofErr w:type="gramEnd"/>
      <w:r>
        <w:t>"General", 0.05);</w:t>
      </w:r>
    </w:p>
    <w:p w14:paraId="66A9159B"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7FAED464" w14:textId="77777777" w:rsidR="009B4BCC" w:rsidRDefault="009B4BCC" w:rsidP="009B4BCC">
      <w:pPr>
        <w:spacing w:after="0" w:line="240" w:lineRule="auto"/>
      </w:pPr>
      <w:r>
        <w:t xml:space="preserve">    z=</w:t>
      </w:r>
      <w:proofErr w:type="gramStart"/>
      <w:r>
        <w:t>880;</w:t>
      </w:r>
      <w:proofErr w:type="gramEnd"/>
    </w:p>
    <w:p w14:paraId="7116EE8C" w14:textId="77777777" w:rsidR="009B4BCC" w:rsidRDefault="009B4BCC" w:rsidP="009B4BCC">
      <w:pPr>
        <w:spacing w:after="0" w:line="240" w:lineRule="auto"/>
      </w:pPr>
      <w:r>
        <w:t xml:space="preserve">   };</w:t>
      </w:r>
    </w:p>
    <w:p w14:paraId="17CA5232" w14:textId="77777777" w:rsidR="009B4BCC" w:rsidRDefault="009B4BCC" w:rsidP="009B4BCC">
      <w:pPr>
        <w:spacing w:after="0" w:line="240" w:lineRule="auto"/>
      </w:pPr>
      <w:r>
        <w:t xml:space="preserve">   </w:t>
      </w:r>
      <w:proofErr w:type="gramStart"/>
      <w:r>
        <w:t>Date(</w:t>
      </w:r>
      <w:proofErr w:type="gramEnd"/>
      <w:r>
        <w:t>"OSL815", N(2016-55800, 5900))</w:t>
      </w:r>
    </w:p>
    <w:p w14:paraId="47BFF9D7" w14:textId="77777777" w:rsidR="009B4BCC" w:rsidRDefault="009B4BCC" w:rsidP="009B4BCC">
      <w:pPr>
        <w:spacing w:after="0" w:line="240" w:lineRule="auto"/>
      </w:pPr>
      <w:r>
        <w:t xml:space="preserve">   {</w:t>
      </w:r>
    </w:p>
    <w:p w14:paraId="2AE0975B" w14:textId="77777777" w:rsidR="009B4BCC" w:rsidRDefault="009B4BCC" w:rsidP="009B4BCC">
      <w:pPr>
        <w:spacing w:after="0" w:line="240" w:lineRule="auto"/>
      </w:pPr>
      <w:r>
        <w:t xml:space="preserve">    </w:t>
      </w:r>
      <w:proofErr w:type="gramStart"/>
      <w:r>
        <w:t>Outlier(</w:t>
      </w:r>
      <w:proofErr w:type="gramEnd"/>
      <w:r>
        <w:t>"General", 0.05);</w:t>
      </w:r>
    </w:p>
    <w:p w14:paraId="051B4744"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0289C0F1" w14:textId="77777777" w:rsidR="009B4BCC" w:rsidRDefault="009B4BCC" w:rsidP="009B4BCC">
      <w:pPr>
        <w:spacing w:after="0" w:line="240" w:lineRule="auto"/>
      </w:pPr>
      <w:r>
        <w:t xml:space="preserve">    z=</w:t>
      </w:r>
      <w:proofErr w:type="gramStart"/>
      <w:r>
        <w:t>815;</w:t>
      </w:r>
      <w:proofErr w:type="gramEnd"/>
    </w:p>
    <w:p w14:paraId="79BB8ABB" w14:textId="77777777" w:rsidR="009B4BCC" w:rsidRDefault="009B4BCC" w:rsidP="009B4BCC">
      <w:pPr>
        <w:spacing w:after="0" w:line="240" w:lineRule="auto"/>
      </w:pPr>
      <w:r>
        <w:t xml:space="preserve">   };</w:t>
      </w:r>
    </w:p>
    <w:p w14:paraId="2AC61615" w14:textId="77777777" w:rsidR="009B4BCC" w:rsidRDefault="009B4BCC" w:rsidP="009B4BCC">
      <w:pPr>
        <w:spacing w:after="0" w:line="240" w:lineRule="auto"/>
      </w:pPr>
      <w:r>
        <w:t xml:space="preserve">   </w:t>
      </w:r>
      <w:proofErr w:type="gramStart"/>
      <w:r>
        <w:t>Date(</w:t>
      </w:r>
      <w:proofErr w:type="gramEnd"/>
      <w:r>
        <w:t>"OSL775", N(2016-59900, 6500))</w:t>
      </w:r>
    </w:p>
    <w:p w14:paraId="0C49EEA3" w14:textId="77777777" w:rsidR="009B4BCC" w:rsidRDefault="009B4BCC" w:rsidP="009B4BCC">
      <w:pPr>
        <w:spacing w:after="0" w:line="240" w:lineRule="auto"/>
      </w:pPr>
      <w:r>
        <w:t xml:space="preserve">   {</w:t>
      </w:r>
    </w:p>
    <w:p w14:paraId="0B548FE0" w14:textId="77777777" w:rsidR="009B4BCC" w:rsidRDefault="009B4BCC" w:rsidP="009B4BCC">
      <w:pPr>
        <w:spacing w:after="0" w:line="240" w:lineRule="auto"/>
      </w:pPr>
      <w:r>
        <w:t xml:space="preserve">    </w:t>
      </w:r>
      <w:proofErr w:type="gramStart"/>
      <w:r>
        <w:t>Outlier(</w:t>
      </w:r>
      <w:proofErr w:type="gramEnd"/>
      <w:r>
        <w:t>"General", 0.05);</w:t>
      </w:r>
    </w:p>
    <w:p w14:paraId="462041BE"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5E86E6CB" w14:textId="77777777" w:rsidR="009B4BCC" w:rsidRDefault="009B4BCC" w:rsidP="009B4BCC">
      <w:pPr>
        <w:spacing w:after="0" w:line="240" w:lineRule="auto"/>
      </w:pPr>
      <w:r>
        <w:t xml:space="preserve">    z=</w:t>
      </w:r>
      <w:proofErr w:type="gramStart"/>
      <w:r>
        <w:t>775;</w:t>
      </w:r>
      <w:proofErr w:type="gramEnd"/>
    </w:p>
    <w:p w14:paraId="7850F29A" w14:textId="77777777" w:rsidR="009B4BCC" w:rsidRDefault="009B4BCC" w:rsidP="009B4BCC">
      <w:pPr>
        <w:spacing w:after="0" w:line="240" w:lineRule="auto"/>
      </w:pPr>
      <w:r>
        <w:t xml:space="preserve">   };</w:t>
      </w:r>
    </w:p>
    <w:p w14:paraId="5477FD9F"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721", 44825, 1726)</w:t>
      </w:r>
    </w:p>
    <w:p w14:paraId="1A49AA62" w14:textId="77777777" w:rsidR="009B4BCC" w:rsidRDefault="009B4BCC" w:rsidP="009B4BCC">
      <w:pPr>
        <w:spacing w:after="0" w:line="240" w:lineRule="auto"/>
      </w:pPr>
      <w:r>
        <w:t xml:space="preserve">   {</w:t>
      </w:r>
    </w:p>
    <w:p w14:paraId="171A417A" w14:textId="77777777" w:rsidR="009B4BCC" w:rsidRDefault="009B4BCC" w:rsidP="009B4BCC">
      <w:pPr>
        <w:spacing w:after="0" w:line="240" w:lineRule="auto"/>
      </w:pPr>
      <w:r>
        <w:t xml:space="preserve">    </w:t>
      </w:r>
      <w:proofErr w:type="gramStart"/>
      <w:r>
        <w:t>Outlier(</w:t>
      </w:r>
      <w:proofErr w:type="gramEnd"/>
      <w:r>
        <w:t>"General", 0.05);</w:t>
      </w:r>
    </w:p>
    <w:p w14:paraId="654EB0EC"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16E63224" w14:textId="77777777" w:rsidR="009B4BCC" w:rsidRDefault="009B4BCC" w:rsidP="009B4BCC">
      <w:pPr>
        <w:spacing w:after="0" w:line="240" w:lineRule="auto"/>
      </w:pPr>
      <w:r>
        <w:t xml:space="preserve">    z=</w:t>
      </w:r>
      <w:proofErr w:type="gramStart"/>
      <w:r>
        <w:t>721;</w:t>
      </w:r>
      <w:proofErr w:type="gramEnd"/>
    </w:p>
    <w:p w14:paraId="181E51D8" w14:textId="77777777" w:rsidR="009B4BCC" w:rsidRDefault="009B4BCC" w:rsidP="009B4BCC">
      <w:pPr>
        <w:spacing w:after="0" w:line="240" w:lineRule="auto"/>
      </w:pPr>
      <w:r>
        <w:t xml:space="preserve">   };</w:t>
      </w:r>
    </w:p>
    <w:p w14:paraId="5E3678E0" w14:textId="77777777" w:rsidR="009B4BCC" w:rsidRDefault="009B4BCC" w:rsidP="009B4BCC">
      <w:pPr>
        <w:spacing w:after="0" w:line="240" w:lineRule="auto"/>
      </w:pPr>
      <w:r>
        <w:t xml:space="preserve">   </w:t>
      </w:r>
      <w:proofErr w:type="gramStart"/>
      <w:r>
        <w:t>Date(</w:t>
      </w:r>
      <w:proofErr w:type="gramEnd"/>
      <w:r>
        <w:t>"OSL710", N(2016-50500, 5500))</w:t>
      </w:r>
    </w:p>
    <w:p w14:paraId="6AC8060F" w14:textId="77777777" w:rsidR="009B4BCC" w:rsidRDefault="009B4BCC" w:rsidP="009B4BCC">
      <w:pPr>
        <w:spacing w:after="0" w:line="240" w:lineRule="auto"/>
      </w:pPr>
      <w:r>
        <w:t xml:space="preserve">   {</w:t>
      </w:r>
    </w:p>
    <w:p w14:paraId="169D61BE" w14:textId="77777777" w:rsidR="009B4BCC" w:rsidRDefault="009B4BCC" w:rsidP="009B4BCC">
      <w:pPr>
        <w:spacing w:after="0" w:line="240" w:lineRule="auto"/>
      </w:pPr>
      <w:r>
        <w:t xml:space="preserve">    </w:t>
      </w:r>
      <w:proofErr w:type="gramStart"/>
      <w:r>
        <w:t>Outlier(</w:t>
      </w:r>
      <w:proofErr w:type="gramEnd"/>
      <w:r>
        <w:t>"General", 0.05);</w:t>
      </w:r>
    </w:p>
    <w:p w14:paraId="2EBB65E7"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66412B61" w14:textId="77777777" w:rsidR="009B4BCC" w:rsidRDefault="009B4BCC" w:rsidP="009B4BCC">
      <w:pPr>
        <w:spacing w:after="0" w:line="240" w:lineRule="auto"/>
      </w:pPr>
      <w:r>
        <w:t xml:space="preserve">    z=</w:t>
      </w:r>
      <w:proofErr w:type="gramStart"/>
      <w:r>
        <w:t>711;</w:t>
      </w:r>
      <w:proofErr w:type="gramEnd"/>
    </w:p>
    <w:p w14:paraId="6D2A079F" w14:textId="77777777" w:rsidR="009B4BCC" w:rsidRDefault="009B4BCC" w:rsidP="009B4BCC">
      <w:pPr>
        <w:spacing w:after="0" w:line="240" w:lineRule="auto"/>
      </w:pPr>
      <w:r>
        <w:t xml:space="preserve">   };</w:t>
      </w:r>
    </w:p>
    <w:p w14:paraId="0073415F"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710", 44018, 1565)</w:t>
      </w:r>
    </w:p>
    <w:p w14:paraId="609F8E7C" w14:textId="77777777" w:rsidR="009B4BCC" w:rsidRDefault="009B4BCC" w:rsidP="009B4BCC">
      <w:pPr>
        <w:spacing w:after="0" w:line="240" w:lineRule="auto"/>
      </w:pPr>
      <w:r>
        <w:t xml:space="preserve">   {</w:t>
      </w:r>
    </w:p>
    <w:p w14:paraId="642A14FF" w14:textId="77777777" w:rsidR="009B4BCC" w:rsidRDefault="009B4BCC" w:rsidP="009B4BCC">
      <w:pPr>
        <w:spacing w:after="0" w:line="240" w:lineRule="auto"/>
      </w:pPr>
      <w:r>
        <w:t xml:space="preserve">    </w:t>
      </w:r>
      <w:proofErr w:type="gramStart"/>
      <w:r>
        <w:t>Outlier(</w:t>
      </w:r>
      <w:proofErr w:type="gramEnd"/>
      <w:r>
        <w:t>"General", 0.05);</w:t>
      </w:r>
    </w:p>
    <w:p w14:paraId="3D7459CC"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33A5B4D0" w14:textId="77777777" w:rsidR="009B4BCC" w:rsidRDefault="009B4BCC" w:rsidP="009B4BCC">
      <w:pPr>
        <w:spacing w:after="0" w:line="240" w:lineRule="auto"/>
      </w:pPr>
      <w:r>
        <w:t xml:space="preserve">    z=</w:t>
      </w:r>
      <w:proofErr w:type="gramStart"/>
      <w:r>
        <w:t>710;</w:t>
      </w:r>
      <w:proofErr w:type="gramEnd"/>
    </w:p>
    <w:p w14:paraId="771650E6" w14:textId="77777777" w:rsidR="009B4BCC" w:rsidRDefault="009B4BCC" w:rsidP="009B4BCC">
      <w:pPr>
        <w:spacing w:after="0" w:line="240" w:lineRule="auto"/>
      </w:pPr>
      <w:r>
        <w:t xml:space="preserve">   };</w:t>
      </w:r>
    </w:p>
    <w:p w14:paraId="2E2A7061" w14:textId="77777777" w:rsidR="009B4BCC" w:rsidRDefault="009B4BCC" w:rsidP="009B4BCC">
      <w:pPr>
        <w:spacing w:after="0" w:line="240" w:lineRule="auto"/>
      </w:pPr>
      <w:r>
        <w:lastRenderedPageBreak/>
        <w:t xml:space="preserve">   </w:t>
      </w:r>
      <w:proofErr w:type="spellStart"/>
      <w:r>
        <w:t>R_</w:t>
      </w:r>
      <w:proofErr w:type="gramStart"/>
      <w:r>
        <w:t>Date</w:t>
      </w:r>
      <w:proofErr w:type="spellEnd"/>
      <w:r>
        <w:t>(</w:t>
      </w:r>
      <w:proofErr w:type="gramEnd"/>
      <w:r>
        <w:t>"Pollen 704", 42474, 1291)</w:t>
      </w:r>
    </w:p>
    <w:p w14:paraId="2D261793" w14:textId="77777777" w:rsidR="009B4BCC" w:rsidRDefault="009B4BCC" w:rsidP="009B4BCC">
      <w:pPr>
        <w:spacing w:after="0" w:line="240" w:lineRule="auto"/>
      </w:pPr>
      <w:r>
        <w:t xml:space="preserve">   {</w:t>
      </w:r>
    </w:p>
    <w:p w14:paraId="2963302E" w14:textId="77777777" w:rsidR="009B4BCC" w:rsidRDefault="009B4BCC" w:rsidP="009B4BCC">
      <w:pPr>
        <w:spacing w:after="0" w:line="240" w:lineRule="auto"/>
      </w:pPr>
      <w:r>
        <w:t xml:space="preserve">    </w:t>
      </w:r>
      <w:proofErr w:type="gramStart"/>
      <w:r>
        <w:t>Outlier(</w:t>
      </w:r>
      <w:proofErr w:type="gramEnd"/>
      <w:r>
        <w:t>"General", 0.05);</w:t>
      </w:r>
    </w:p>
    <w:p w14:paraId="5D3C1D04"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66320728" w14:textId="77777777" w:rsidR="009B4BCC" w:rsidRDefault="009B4BCC" w:rsidP="009B4BCC">
      <w:pPr>
        <w:spacing w:after="0" w:line="240" w:lineRule="auto"/>
      </w:pPr>
      <w:r>
        <w:t xml:space="preserve">    z=</w:t>
      </w:r>
      <w:proofErr w:type="gramStart"/>
      <w:r>
        <w:t>704;</w:t>
      </w:r>
      <w:proofErr w:type="gramEnd"/>
    </w:p>
    <w:p w14:paraId="2849682B" w14:textId="77777777" w:rsidR="009B4BCC" w:rsidRDefault="009B4BCC" w:rsidP="009B4BCC">
      <w:pPr>
        <w:spacing w:after="0" w:line="240" w:lineRule="auto"/>
      </w:pPr>
      <w:r>
        <w:t xml:space="preserve">   };</w:t>
      </w:r>
    </w:p>
    <w:p w14:paraId="232DFCE9"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99", 45311, 1838)</w:t>
      </w:r>
    </w:p>
    <w:p w14:paraId="364C2E78" w14:textId="77777777" w:rsidR="009B4BCC" w:rsidRDefault="009B4BCC" w:rsidP="009B4BCC">
      <w:pPr>
        <w:spacing w:after="0" w:line="240" w:lineRule="auto"/>
      </w:pPr>
      <w:r>
        <w:t xml:space="preserve">   {</w:t>
      </w:r>
    </w:p>
    <w:p w14:paraId="239F716F" w14:textId="77777777" w:rsidR="009B4BCC" w:rsidRDefault="009B4BCC" w:rsidP="009B4BCC">
      <w:pPr>
        <w:spacing w:after="0" w:line="240" w:lineRule="auto"/>
      </w:pPr>
      <w:r>
        <w:t xml:space="preserve">    </w:t>
      </w:r>
      <w:proofErr w:type="gramStart"/>
      <w:r>
        <w:t>Outlier(</w:t>
      </w:r>
      <w:proofErr w:type="gramEnd"/>
      <w:r>
        <w:t>"General", 0.05);</w:t>
      </w:r>
    </w:p>
    <w:p w14:paraId="36CF7FDF"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516971F7" w14:textId="77777777" w:rsidR="009B4BCC" w:rsidRDefault="009B4BCC" w:rsidP="009B4BCC">
      <w:pPr>
        <w:spacing w:after="0" w:line="240" w:lineRule="auto"/>
      </w:pPr>
      <w:r>
        <w:t xml:space="preserve">    z=</w:t>
      </w:r>
      <w:proofErr w:type="gramStart"/>
      <w:r>
        <w:t>699;</w:t>
      </w:r>
      <w:proofErr w:type="gramEnd"/>
    </w:p>
    <w:p w14:paraId="5545F668" w14:textId="77777777" w:rsidR="009B4BCC" w:rsidRDefault="009B4BCC" w:rsidP="009B4BCC">
      <w:pPr>
        <w:spacing w:after="0" w:line="240" w:lineRule="auto"/>
      </w:pPr>
      <w:r>
        <w:t xml:space="preserve">   };</w:t>
      </w:r>
    </w:p>
    <w:p w14:paraId="780AE046"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93", 41828, 1192)</w:t>
      </w:r>
    </w:p>
    <w:p w14:paraId="544ADE3B" w14:textId="77777777" w:rsidR="009B4BCC" w:rsidRDefault="009B4BCC" w:rsidP="009B4BCC">
      <w:pPr>
        <w:spacing w:after="0" w:line="240" w:lineRule="auto"/>
      </w:pPr>
      <w:r>
        <w:t xml:space="preserve">   {</w:t>
      </w:r>
    </w:p>
    <w:p w14:paraId="573C6090" w14:textId="77777777" w:rsidR="009B4BCC" w:rsidRDefault="009B4BCC" w:rsidP="009B4BCC">
      <w:pPr>
        <w:spacing w:after="0" w:line="240" w:lineRule="auto"/>
      </w:pPr>
      <w:r>
        <w:t xml:space="preserve">    </w:t>
      </w:r>
      <w:proofErr w:type="gramStart"/>
      <w:r>
        <w:t>Outlier(</w:t>
      </w:r>
      <w:proofErr w:type="gramEnd"/>
      <w:r>
        <w:t>"General", 0.05);</w:t>
      </w:r>
    </w:p>
    <w:p w14:paraId="42515A11"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45F90B47" w14:textId="77777777" w:rsidR="009B4BCC" w:rsidRDefault="009B4BCC" w:rsidP="009B4BCC">
      <w:pPr>
        <w:spacing w:after="0" w:line="240" w:lineRule="auto"/>
      </w:pPr>
      <w:r>
        <w:t xml:space="preserve">    z=</w:t>
      </w:r>
      <w:proofErr w:type="gramStart"/>
      <w:r>
        <w:t>693;</w:t>
      </w:r>
      <w:proofErr w:type="gramEnd"/>
    </w:p>
    <w:p w14:paraId="7E32791B" w14:textId="77777777" w:rsidR="009B4BCC" w:rsidRDefault="009B4BCC" w:rsidP="009B4BCC">
      <w:pPr>
        <w:spacing w:after="0" w:line="240" w:lineRule="auto"/>
      </w:pPr>
      <w:r>
        <w:t xml:space="preserve">   };</w:t>
      </w:r>
    </w:p>
    <w:p w14:paraId="715D0A99"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85", 40145, 967)</w:t>
      </w:r>
    </w:p>
    <w:p w14:paraId="196C9149" w14:textId="77777777" w:rsidR="009B4BCC" w:rsidRDefault="009B4BCC" w:rsidP="009B4BCC">
      <w:pPr>
        <w:spacing w:after="0" w:line="240" w:lineRule="auto"/>
      </w:pPr>
      <w:r>
        <w:t xml:space="preserve">   {</w:t>
      </w:r>
    </w:p>
    <w:p w14:paraId="750E612D" w14:textId="77777777" w:rsidR="009B4BCC" w:rsidRDefault="009B4BCC" w:rsidP="009B4BCC">
      <w:pPr>
        <w:spacing w:after="0" w:line="240" w:lineRule="auto"/>
      </w:pPr>
      <w:r>
        <w:t xml:space="preserve">    </w:t>
      </w:r>
      <w:proofErr w:type="gramStart"/>
      <w:r>
        <w:t>Outlier(</w:t>
      </w:r>
      <w:proofErr w:type="gramEnd"/>
      <w:r>
        <w:t>"General", 0.05);</w:t>
      </w:r>
    </w:p>
    <w:p w14:paraId="43B2FC60"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4488C09F" w14:textId="77777777" w:rsidR="009B4BCC" w:rsidRDefault="009B4BCC" w:rsidP="009B4BCC">
      <w:pPr>
        <w:spacing w:after="0" w:line="240" w:lineRule="auto"/>
      </w:pPr>
      <w:r>
        <w:t xml:space="preserve">    z=</w:t>
      </w:r>
      <w:proofErr w:type="gramStart"/>
      <w:r>
        <w:t>685;</w:t>
      </w:r>
      <w:proofErr w:type="gramEnd"/>
    </w:p>
    <w:p w14:paraId="4D52741E" w14:textId="77777777" w:rsidR="009B4BCC" w:rsidRDefault="009B4BCC" w:rsidP="009B4BCC">
      <w:pPr>
        <w:spacing w:after="0" w:line="240" w:lineRule="auto"/>
      </w:pPr>
      <w:r>
        <w:t xml:space="preserve">   };</w:t>
      </w:r>
    </w:p>
    <w:p w14:paraId="6F3D935D" w14:textId="77777777" w:rsidR="009B4BCC" w:rsidRDefault="009B4BCC" w:rsidP="009B4BCC">
      <w:pPr>
        <w:spacing w:after="0" w:line="240" w:lineRule="auto"/>
      </w:pPr>
      <w:r>
        <w:t xml:space="preserve">   </w:t>
      </w:r>
      <w:proofErr w:type="gramStart"/>
      <w:r>
        <w:t>Date(</w:t>
      </w:r>
      <w:proofErr w:type="gramEnd"/>
      <w:r>
        <w:t>"OSL680", N(2016-46200, 5100))</w:t>
      </w:r>
    </w:p>
    <w:p w14:paraId="284B4947" w14:textId="77777777" w:rsidR="009B4BCC" w:rsidRDefault="009B4BCC" w:rsidP="009B4BCC">
      <w:pPr>
        <w:spacing w:after="0" w:line="240" w:lineRule="auto"/>
      </w:pPr>
      <w:r>
        <w:t xml:space="preserve">   {</w:t>
      </w:r>
    </w:p>
    <w:p w14:paraId="6B46F13F" w14:textId="77777777" w:rsidR="009B4BCC" w:rsidRDefault="009B4BCC" w:rsidP="009B4BCC">
      <w:pPr>
        <w:spacing w:after="0" w:line="240" w:lineRule="auto"/>
      </w:pPr>
      <w:r>
        <w:t xml:space="preserve">    </w:t>
      </w:r>
      <w:proofErr w:type="gramStart"/>
      <w:r>
        <w:t>Outlier(</w:t>
      </w:r>
      <w:proofErr w:type="gramEnd"/>
      <w:r>
        <w:t>"General", 0.05);</w:t>
      </w:r>
    </w:p>
    <w:p w14:paraId="1BA1F088"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2E954196" w14:textId="77777777" w:rsidR="009B4BCC" w:rsidRDefault="009B4BCC" w:rsidP="009B4BCC">
      <w:pPr>
        <w:spacing w:after="0" w:line="240" w:lineRule="auto"/>
      </w:pPr>
      <w:r>
        <w:t xml:space="preserve">    z=</w:t>
      </w:r>
      <w:proofErr w:type="gramStart"/>
      <w:r>
        <w:t>680;</w:t>
      </w:r>
      <w:proofErr w:type="gramEnd"/>
    </w:p>
    <w:p w14:paraId="2F01E977" w14:textId="77777777" w:rsidR="009B4BCC" w:rsidRDefault="009B4BCC" w:rsidP="009B4BCC">
      <w:pPr>
        <w:spacing w:after="0" w:line="240" w:lineRule="auto"/>
      </w:pPr>
      <w:r>
        <w:t xml:space="preserve">   };</w:t>
      </w:r>
    </w:p>
    <w:p w14:paraId="77664920"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79", 37717, 717)</w:t>
      </w:r>
    </w:p>
    <w:p w14:paraId="2A105B18" w14:textId="77777777" w:rsidR="009B4BCC" w:rsidRDefault="009B4BCC" w:rsidP="009B4BCC">
      <w:pPr>
        <w:spacing w:after="0" w:line="240" w:lineRule="auto"/>
      </w:pPr>
      <w:r>
        <w:t xml:space="preserve">   {</w:t>
      </w:r>
    </w:p>
    <w:p w14:paraId="508374F8" w14:textId="77777777" w:rsidR="009B4BCC" w:rsidRDefault="009B4BCC" w:rsidP="009B4BCC">
      <w:pPr>
        <w:spacing w:after="0" w:line="240" w:lineRule="auto"/>
      </w:pPr>
      <w:r>
        <w:t xml:space="preserve">    </w:t>
      </w:r>
      <w:proofErr w:type="gramStart"/>
      <w:r>
        <w:t>Outlier(</w:t>
      </w:r>
      <w:proofErr w:type="gramEnd"/>
      <w:r>
        <w:t>"General", 0.05);</w:t>
      </w:r>
    </w:p>
    <w:p w14:paraId="5E2B3259"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3A375B85" w14:textId="77777777" w:rsidR="009B4BCC" w:rsidRDefault="009B4BCC" w:rsidP="009B4BCC">
      <w:pPr>
        <w:spacing w:after="0" w:line="240" w:lineRule="auto"/>
      </w:pPr>
      <w:r>
        <w:t xml:space="preserve">    z=</w:t>
      </w:r>
      <w:proofErr w:type="gramStart"/>
      <w:r>
        <w:t>679;</w:t>
      </w:r>
      <w:proofErr w:type="gramEnd"/>
    </w:p>
    <w:p w14:paraId="78BED953" w14:textId="77777777" w:rsidR="009B4BCC" w:rsidRDefault="009B4BCC" w:rsidP="009B4BCC">
      <w:pPr>
        <w:spacing w:after="0" w:line="240" w:lineRule="auto"/>
      </w:pPr>
      <w:r>
        <w:t xml:space="preserve">   };</w:t>
      </w:r>
    </w:p>
    <w:p w14:paraId="4CA44774"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69", 37903, 733)</w:t>
      </w:r>
    </w:p>
    <w:p w14:paraId="5556022F" w14:textId="77777777" w:rsidR="009B4BCC" w:rsidRDefault="009B4BCC" w:rsidP="009B4BCC">
      <w:pPr>
        <w:spacing w:after="0" w:line="240" w:lineRule="auto"/>
      </w:pPr>
      <w:r>
        <w:t xml:space="preserve">   {</w:t>
      </w:r>
    </w:p>
    <w:p w14:paraId="5F9EA521" w14:textId="77777777" w:rsidR="009B4BCC" w:rsidRDefault="009B4BCC" w:rsidP="009B4BCC">
      <w:pPr>
        <w:spacing w:after="0" w:line="240" w:lineRule="auto"/>
      </w:pPr>
      <w:r>
        <w:t xml:space="preserve">    </w:t>
      </w:r>
      <w:proofErr w:type="gramStart"/>
      <w:r>
        <w:t>Outlier(</w:t>
      </w:r>
      <w:proofErr w:type="gramEnd"/>
      <w:r>
        <w:t>"General", 0.05);</w:t>
      </w:r>
    </w:p>
    <w:p w14:paraId="6431DDF2"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681C6986" w14:textId="77777777" w:rsidR="009B4BCC" w:rsidRDefault="009B4BCC" w:rsidP="009B4BCC">
      <w:pPr>
        <w:spacing w:after="0" w:line="240" w:lineRule="auto"/>
      </w:pPr>
      <w:r>
        <w:t xml:space="preserve">    z=</w:t>
      </w:r>
      <w:proofErr w:type="gramStart"/>
      <w:r>
        <w:t>669;</w:t>
      </w:r>
      <w:proofErr w:type="gramEnd"/>
    </w:p>
    <w:p w14:paraId="25092701" w14:textId="77777777" w:rsidR="009B4BCC" w:rsidRDefault="009B4BCC" w:rsidP="009B4BCC">
      <w:pPr>
        <w:spacing w:after="0" w:line="240" w:lineRule="auto"/>
      </w:pPr>
      <w:r>
        <w:t xml:space="preserve">   };</w:t>
      </w:r>
    </w:p>
    <w:p w14:paraId="6B2A055C"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54", 37123, 667)</w:t>
      </w:r>
    </w:p>
    <w:p w14:paraId="461C9CDF" w14:textId="77777777" w:rsidR="009B4BCC" w:rsidRDefault="009B4BCC" w:rsidP="009B4BCC">
      <w:pPr>
        <w:spacing w:after="0" w:line="240" w:lineRule="auto"/>
      </w:pPr>
      <w:r>
        <w:t xml:space="preserve">   {</w:t>
      </w:r>
    </w:p>
    <w:p w14:paraId="52BAF9FE" w14:textId="77777777" w:rsidR="009B4BCC" w:rsidRDefault="009B4BCC" w:rsidP="009B4BCC">
      <w:pPr>
        <w:spacing w:after="0" w:line="240" w:lineRule="auto"/>
      </w:pPr>
      <w:r>
        <w:t xml:space="preserve">    </w:t>
      </w:r>
      <w:proofErr w:type="gramStart"/>
      <w:r>
        <w:t>Outlier(</w:t>
      </w:r>
      <w:proofErr w:type="gramEnd"/>
      <w:r>
        <w:t>"General", 0.05);</w:t>
      </w:r>
    </w:p>
    <w:p w14:paraId="6A155D16"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50A110B3" w14:textId="77777777" w:rsidR="009B4BCC" w:rsidRDefault="009B4BCC" w:rsidP="009B4BCC">
      <w:pPr>
        <w:spacing w:after="0" w:line="240" w:lineRule="auto"/>
      </w:pPr>
      <w:r>
        <w:t xml:space="preserve">    z=</w:t>
      </w:r>
      <w:proofErr w:type="gramStart"/>
      <w:r>
        <w:t>654;</w:t>
      </w:r>
      <w:proofErr w:type="gramEnd"/>
    </w:p>
    <w:p w14:paraId="4E0A7898" w14:textId="77777777" w:rsidR="009B4BCC" w:rsidRDefault="009B4BCC" w:rsidP="009B4BCC">
      <w:pPr>
        <w:spacing w:after="0" w:line="240" w:lineRule="auto"/>
      </w:pPr>
      <w:r>
        <w:t xml:space="preserve">   };</w:t>
      </w:r>
    </w:p>
    <w:p w14:paraId="02C149B2" w14:textId="77777777" w:rsidR="009B4BCC" w:rsidRDefault="009B4BCC" w:rsidP="009B4BCC">
      <w:pPr>
        <w:spacing w:after="0" w:line="240" w:lineRule="auto"/>
      </w:pPr>
      <w:r>
        <w:t xml:space="preserve">   </w:t>
      </w:r>
      <w:proofErr w:type="gramStart"/>
      <w:r>
        <w:t>Combine(</w:t>
      </w:r>
      <w:proofErr w:type="gramEnd"/>
      <w:r>
        <w:t>"639")</w:t>
      </w:r>
    </w:p>
    <w:p w14:paraId="4C34E969" w14:textId="77777777" w:rsidR="009B4BCC" w:rsidRDefault="009B4BCC" w:rsidP="009B4BCC">
      <w:pPr>
        <w:spacing w:after="0" w:line="240" w:lineRule="auto"/>
      </w:pPr>
      <w:r>
        <w:t xml:space="preserve">   {</w:t>
      </w:r>
    </w:p>
    <w:p w14:paraId="24EB4062"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39", 33973, 454);</w:t>
      </w:r>
    </w:p>
    <w:p w14:paraId="7011B4E8" w14:textId="77777777" w:rsidR="009B4BCC" w:rsidRDefault="009B4BCC" w:rsidP="009B4BCC">
      <w:pPr>
        <w:spacing w:after="0" w:line="240" w:lineRule="auto"/>
      </w:pPr>
      <w:r>
        <w:lastRenderedPageBreak/>
        <w:t xml:space="preserve">    </w:t>
      </w:r>
      <w:proofErr w:type="gramStart"/>
      <w:r>
        <w:t>Outlier(</w:t>
      </w:r>
      <w:proofErr w:type="gramEnd"/>
      <w:r>
        <w:t>"General", 0.05);</w:t>
      </w:r>
    </w:p>
    <w:p w14:paraId="72562928"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Humic 639", 33437, 381);</w:t>
      </w:r>
    </w:p>
    <w:p w14:paraId="6E75CD8D" w14:textId="77777777" w:rsidR="009B4BCC" w:rsidRDefault="009B4BCC" w:rsidP="009B4BCC">
      <w:pPr>
        <w:spacing w:after="0" w:line="240" w:lineRule="auto"/>
      </w:pPr>
      <w:r>
        <w:t xml:space="preserve">    </w:t>
      </w:r>
      <w:proofErr w:type="gramStart"/>
      <w:r>
        <w:t>Outlier(</w:t>
      </w:r>
      <w:proofErr w:type="gramEnd"/>
      <w:r>
        <w:t>"General", 0.05);</w:t>
      </w:r>
    </w:p>
    <w:p w14:paraId="385B9B53"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mains 639", 22680, 105)</w:t>
      </w:r>
    </w:p>
    <w:p w14:paraId="2D6297CB" w14:textId="77777777" w:rsidR="009B4BCC" w:rsidRDefault="009B4BCC" w:rsidP="009B4BCC">
      <w:pPr>
        <w:spacing w:after="0" w:line="240" w:lineRule="auto"/>
      </w:pPr>
      <w:r>
        <w:t xml:space="preserve">    {</w:t>
      </w:r>
    </w:p>
    <w:p w14:paraId="3A661C04" w14:textId="77777777" w:rsidR="009B4BCC" w:rsidRDefault="009B4BCC" w:rsidP="009B4BCC">
      <w:pPr>
        <w:spacing w:after="0" w:line="240" w:lineRule="auto"/>
      </w:pPr>
      <w:r>
        <w:t xml:space="preserve">     </w:t>
      </w:r>
      <w:proofErr w:type="gramStart"/>
      <w:r>
        <w:t>Outlier(</w:t>
      </w:r>
      <w:proofErr w:type="gramEnd"/>
      <w:r>
        <w:t>);</w:t>
      </w:r>
    </w:p>
    <w:p w14:paraId="7A4D940D"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0D35A552" w14:textId="77777777" w:rsidR="009B4BCC" w:rsidRDefault="009B4BCC" w:rsidP="009B4BCC">
      <w:pPr>
        <w:spacing w:after="0" w:line="240" w:lineRule="auto"/>
      </w:pPr>
      <w:r>
        <w:t xml:space="preserve">    };</w:t>
      </w:r>
    </w:p>
    <w:p w14:paraId="5E13F229" w14:textId="77777777" w:rsidR="009B4BCC" w:rsidRDefault="009B4BCC" w:rsidP="009B4BCC">
      <w:pPr>
        <w:spacing w:after="0" w:line="240" w:lineRule="auto"/>
      </w:pPr>
      <w:r>
        <w:t xml:space="preserve">    z=</w:t>
      </w:r>
      <w:proofErr w:type="gramStart"/>
      <w:r>
        <w:t>639;</w:t>
      </w:r>
      <w:proofErr w:type="gramEnd"/>
    </w:p>
    <w:p w14:paraId="3E3DF1A7"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696C5694" w14:textId="77777777" w:rsidR="009B4BCC" w:rsidRDefault="009B4BCC" w:rsidP="009B4BCC">
      <w:pPr>
        <w:spacing w:after="0" w:line="240" w:lineRule="auto"/>
      </w:pPr>
      <w:r>
        <w:t xml:space="preserve">   };</w:t>
      </w:r>
    </w:p>
    <w:p w14:paraId="7C424D78"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33", 32963, 401)</w:t>
      </w:r>
    </w:p>
    <w:p w14:paraId="16A2EF67" w14:textId="77777777" w:rsidR="009B4BCC" w:rsidRDefault="009B4BCC" w:rsidP="009B4BCC">
      <w:pPr>
        <w:spacing w:after="0" w:line="240" w:lineRule="auto"/>
      </w:pPr>
      <w:r>
        <w:t xml:space="preserve">   {</w:t>
      </w:r>
    </w:p>
    <w:p w14:paraId="03C7112C" w14:textId="77777777" w:rsidR="009B4BCC" w:rsidRDefault="009B4BCC" w:rsidP="009B4BCC">
      <w:pPr>
        <w:spacing w:after="0" w:line="240" w:lineRule="auto"/>
      </w:pPr>
      <w:r>
        <w:t xml:space="preserve">    </w:t>
      </w:r>
      <w:proofErr w:type="gramStart"/>
      <w:r>
        <w:t>Outlier(</w:t>
      </w:r>
      <w:proofErr w:type="gramEnd"/>
      <w:r>
        <w:t>"General", 0.05);</w:t>
      </w:r>
    </w:p>
    <w:p w14:paraId="06EA74CB"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6B8F3EE0" w14:textId="77777777" w:rsidR="009B4BCC" w:rsidRDefault="009B4BCC" w:rsidP="009B4BCC">
      <w:pPr>
        <w:spacing w:after="0" w:line="240" w:lineRule="auto"/>
      </w:pPr>
      <w:r>
        <w:t xml:space="preserve">    z=</w:t>
      </w:r>
      <w:proofErr w:type="gramStart"/>
      <w:r>
        <w:t>633;</w:t>
      </w:r>
      <w:proofErr w:type="gramEnd"/>
    </w:p>
    <w:p w14:paraId="716BFAE1" w14:textId="77777777" w:rsidR="009B4BCC" w:rsidRDefault="009B4BCC" w:rsidP="009B4BCC">
      <w:pPr>
        <w:spacing w:after="0" w:line="240" w:lineRule="auto"/>
      </w:pPr>
      <w:r>
        <w:t xml:space="preserve">   };</w:t>
      </w:r>
    </w:p>
    <w:p w14:paraId="56846BF8" w14:textId="77777777" w:rsidR="009B4BCC" w:rsidRDefault="009B4BCC" w:rsidP="009B4BCC">
      <w:pPr>
        <w:spacing w:after="0" w:line="240" w:lineRule="auto"/>
      </w:pPr>
      <w:r>
        <w:t xml:space="preserve">   </w:t>
      </w:r>
      <w:proofErr w:type="gramStart"/>
      <w:r>
        <w:t>Combine(</w:t>
      </w:r>
      <w:proofErr w:type="gramEnd"/>
      <w:r>
        <w:t>"621")</w:t>
      </w:r>
    </w:p>
    <w:p w14:paraId="312EE807" w14:textId="77777777" w:rsidR="009B4BCC" w:rsidRDefault="009B4BCC" w:rsidP="009B4BCC">
      <w:pPr>
        <w:spacing w:after="0" w:line="240" w:lineRule="auto"/>
      </w:pPr>
      <w:r>
        <w:t xml:space="preserve">   {</w:t>
      </w:r>
    </w:p>
    <w:p w14:paraId="6F8833B3"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21", 33411, 426);</w:t>
      </w:r>
    </w:p>
    <w:p w14:paraId="57344E17" w14:textId="77777777" w:rsidR="009B4BCC" w:rsidRDefault="009B4BCC" w:rsidP="009B4BCC">
      <w:pPr>
        <w:spacing w:after="0" w:line="240" w:lineRule="auto"/>
      </w:pPr>
      <w:r>
        <w:t xml:space="preserve">    </w:t>
      </w:r>
      <w:proofErr w:type="gramStart"/>
      <w:r>
        <w:t>Outlier(</w:t>
      </w:r>
      <w:proofErr w:type="gramEnd"/>
      <w:r>
        <w:t>"General", 0.05);</w:t>
      </w:r>
    </w:p>
    <w:p w14:paraId="0CA4B022"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Humic 621", 32920, 360);</w:t>
      </w:r>
    </w:p>
    <w:p w14:paraId="2505D1C9" w14:textId="77777777" w:rsidR="009B4BCC" w:rsidRDefault="009B4BCC" w:rsidP="009B4BCC">
      <w:pPr>
        <w:spacing w:after="0" w:line="240" w:lineRule="auto"/>
      </w:pPr>
      <w:r>
        <w:t xml:space="preserve">    </w:t>
      </w:r>
      <w:proofErr w:type="gramStart"/>
      <w:r>
        <w:t>Outlier(</w:t>
      </w:r>
      <w:proofErr w:type="gramEnd"/>
      <w:r>
        <w:t>"General", 0.05);</w:t>
      </w:r>
    </w:p>
    <w:p w14:paraId="6B4DBFCB"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mains 621", 27412, 182)</w:t>
      </w:r>
    </w:p>
    <w:p w14:paraId="20C3BC4B" w14:textId="77777777" w:rsidR="009B4BCC" w:rsidRDefault="009B4BCC" w:rsidP="009B4BCC">
      <w:pPr>
        <w:spacing w:after="0" w:line="240" w:lineRule="auto"/>
      </w:pPr>
      <w:r>
        <w:t xml:space="preserve">    {</w:t>
      </w:r>
    </w:p>
    <w:p w14:paraId="101B524E"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033131A3" w14:textId="77777777" w:rsidR="009B4BCC" w:rsidRDefault="009B4BCC" w:rsidP="009B4BCC">
      <w:pPr>
        <w:spacing w:after="0" w:line="240" w:lineRule="auto"/>
      </w:pPr>
      <w:r>
        <w:t xml:space="preserve">     </w:t>
      </w:r>
      <w:proofErr w:type="gramStart"/>
      <w:r>
        <w:t>Outlier(</w:t>
      </w:r>
      <w:proofErr w:type="gramEnd"/>
      <w:r>
        <w:t>);</w:t>
      </w:r>
    </w:p>
    <w:p w14:paraId="1149EFA4" w14:textId="77777777" w:rsidR="009B4BCC" w:rsidRDefault="009B4BCC" w:rsidP="009B4BCC">
      <w:pPr>
        <w:spacing w:after="0" w:line="240" w:lineRule="auto"/>
      </w:pPr>
      <w:r>
        <w:t xml:space="preserve">    };</w:t>
      </w:r>
    </w:p>
    <w:p w14:paraId="5C7B2D9C" w14:textId="77777777" w:rsidR="009B4BCC" w:rsidRDefault="009B4BCC" w:rsidP="009B4BCC">
      <w:pPr>
        <w:spacing w:after="0" w:line="240" w:lineRule="auto"/>
      </w:pPr>
      <w:r>
        <w:t xml:space="preserve">    z=</w:t>
      </w:r>
      <w:proofErr w:type="gramStart"/>
      <w:r>
        <w:t>621;</w:t>
      </w:r>
      <w:proofErr w:type="gramEnd"/>
    </w:p>
    <w:p w14:paraId="7C91B201" w14:textId="77777777" w:rsidR="009B4BCC" w:rsidRDefault="009B4BCC" w:rsidP="009B4BCC">
      <w:pPr>
        <w:spacing w:after="0" w:line="240" w:lineRule="auto"/>
      </w:pPr>
      <w:r>
        <w:t xml:space="preserve">   };</w:t>
      </w:r>
    </w:p>
    <w:p w14:paraId="7C66C59F"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20", 33397, 422)</w:t>
      </w:r>
    </w:p>
    <w:p w14:paraId="0DB86F4F" w14:textId="77777777" w:rsidR="009B4BCC" w:rsidRDefault="009B4BCC" w:rsidP="009B4BCC">
      <w:pPr>
        <w:spacing w:after="0" w:line="240" w:lineRule="auto"/>
      </w:pPr>
      <w:r>
        <w:t xml:space="preserve">   {</w:t>
      </w:r>
    </w:p>
    <w:p w14:paraId="7792D7A1" w14:textId="77777777" w:rsidR="009B4BCC" w:rsidRDefault="009B4BCC" w:rsidP="009B4BCC">
      <w:pPr>
        <w:spacing w:after="0" w:line="240" w:lineRule="auto"/>
      </w:pPr>
      <w:r>
        <w:t xml:space="preserve">    </w:t>
      </w:r>
      <w:proofErr w:type="gramStart"/>
      <w:r>
        <w:t>Outlier(</w:t>
      </w:r>
      <w:proofErr w:type="gramEnd"/>
      <w:r>
        <w:t>"General", 0.05);</w:t>
      </w:r>
    </w:p>
    <w:p w14:paraId="57672297"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2AA6D24C" w14:textId="77777777" w:rsidR="009B4BCC" w:rsidRDefault="009B4BCC" w:rsidP="009B4BCC">
      <w:pPr>
        <w:spacing w:after="0" w:line="240" w:lineRule="auto"/>
      </w:pPr>
      <w:r>
        <w:t xml:space="preserve">    z=</w:t>
      </w:r>
      <w:proofErr w:type="gramStart"/>
      <w:r>
        <w:t>620;</w:t>
      </w:r>
      <w:proofErr w:type="gramEnd"/>
    </w:p>
    <w:p w14:paraId="5CDE8679" w14:textId="77777777" w:rsidR="009B4BCC" w:rsidRDefault="009B4BCC" w:rsidP="009B4BCC">
      <w:pPr>
        <w:spacing w:after="0" w:line="240" w:lineRule="auto"/>
      </w:pPr>
      <w:r>
        <w:t xml:space="preserve">   };</w:t>
      </w:r>
    </w:p>
    <w:p w14:paraId="5FD9BA21"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13", 31779, 348)</w:t>
      </w:r>
    </w:p>
    <w:p w14:paraId="3EC66C97" w14:textId="77777777" w:rsidR="009B4BCC" w:rsidRDefault="009B4BCC" w:rsidP="009B4BCC">
      <w:pPr>
        <w:spacing w:after="0" w:line="240" w:lineRule="auto"/>
      </w:pPr>
      <w:r>
        <w:t xml:space="preserve">   {</w:t>
      </w:r>
    </w:p>
    <w:p w14:paraId="5D40A635" w14:textId="77777777" w:rsidR="009B4BCC" w:rsidRDefault="009B4BCC" w:rsidP="009B4BCC">
      <w:pPr>
        <w:spacing w:after="0" w:line="240" w:lineRule="auto"/>
      </w:pPr>
      <w:r>
        <w:t xml:space="preserve">    </w:t>
      </w:r>
      <w:proofErr w:type="gramStart"/>
      <w:r>
        <w:t>Outlier(</w:t>
      </w:r>
      <w:proofErr w:type="gramEnd"/>
      <w:r>
        <w:t>"General", 0.05);</w:t>
      </w:r>
    </w:p>
    <w:p w14:paraId="143538CA"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58D068AF" w14:textId="77777777" w:rsidR="009B4BCC" w:rsidRDefault="009B4BCC" w:rsidP="009B4BCC">
      <w:pPr>
        <w:spacing w:after="0" w:line="240" w:lineRule="auto"/>
      </w:pPr>
      <w:r>
        <w:t xml:space="preserve">    z=</w:t>
      </w:r>
      <w:proofErr w:type="gramStart"/>
      <w:r>
        <w:t>613;</w:t>
      </w:r>
      <w:proofErr w:type="gramEnd"/>
    </w:p>
    <w:p w14:paraId="4E4CF078" w14:textId="77777777" w:rsidR="009B4BCC" w:rsidRDefault="009B4BCC" w:rsidP="009B4BCC">
      <w:pPr>
        <w:spacing w:after="0" w:line="240" w:lineRule="auto"/>
      </w:pPr>
      <w:r>
        <w:t xml:space="preserve">   };</w:t>
      </w:r>
    </w:p>
    <w:p w14:paraId="78B1FED6" w14:textId="77777777" w:rsidR="009B4BCC" w:rsidRDefault="009B4BCC" w:rsidP="009B4BCC">
      <w:pPr>
        <w:spacing w:after="0" w:line="240" w:lineRule="auto"/>
      </w:pPr>
      <w:r>
        <w:t xml:space="preserve">   </w:t>
      </w:r>
      <w:proofErr w:type="gramStart"/>
      <w:r>
        <w:t>Date(</w:t>
      </w:r>
      <w:proofErr w:type="gramEnd"/>
      <w:r>
        <w:t>"OSL610", N(2016-46400, 5200))</w:t>
      </w:r>
    </w:p>
    <w:p w14:paraId="5F8A5060" w14:textId="77777777" w:rsidR="009B4BCC" w:rsidRDefault="009B4BCC" w:rsidP="009B4BCC">
      <w:pPr>
        <w:spacing w:after="0" w:line="240" w:lineRule="auto"/>
      </w:pPr>
      <w:r>
        <w:t xml:space="preserve">   {</w:t>
      </w:r>
    </w:p>
    <w:p w14:paraId="583A5DCC" w14:textId="77777777" w:rsidR="009B4BCC" w:rsidRDefault="009B4BCC" w:rsidP="009B4BCC">
      <w:pPr>
        <w:spacing w:after="0" w:line="240" w:lineRule="auto"/>
      </w:pPr>
      <w:r>
        <w:t xml:space="preserve">    </w:t>
      </w:r>
      <w:proofErr w:type="gramStart"/>
      <w:r>
        <w:t>Outlier(</w:t>
      </w:r>
      <w:proofErr w:type="gramEnd"/>
      <w:r>
        <w:t>"General", 0.05);</w:t>
      </w:r>
    </w:p>
    <w:p w14:paraId="522D3CAA"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2C7D32A1" w14:textId="77777777" w:rsidR="009B4BCC" w:rsidRDefault="009B4BCC" w:rsidP="009B4BCC">
      <w:pPr>
        <w:spacing w:after="0" w:line="240" w:lineRule="auto"/>
      </w:pPr>
      <w:r>
        <w:t xml:space="preserve">    z=</w:t>
      </w:r>
      <w:proofErr w:type="gramStart"/>
      <w:r>
        <w:t>610;</w:t>
      </w:r>
      <w:proofErr w:type="gramEnd"/>
    </w:p>
    <w:p w14:paraId="5A0C2167" w14:textId="77777777" w:rsidR="009B4BCC" w:rsidRDefault="009B4BCC" w:rsidP="009B4BCC">
      <w:pPr>
        <w:spacing w:after="0" w:line="240" w:lineRule="auto"/>
      </w:pPr>
      <w:r>
        <w:t xml:space="preserve">   };</w:t>
      </w:r>
    </w:p>
    <w:p w14:paraId="1E6A613C" w14:textId="77777777" w:rsidR="009B4BCC" w:rsidRDefault="009B4BCC" w:rsidP="009B4BCC">
      <w:pPr>
        <w:spacing w:after="0" w:line="240" w:lineRule="auto"/>
      </w:pPr>
      <w:r>
        <w:t xml:space="preserve">   </w:t>
      </w:r>
      <w:proofErr w:type="gramStart"/>
      <w:r>
        <w:t>Combine(</w:t>
      </w:r>
      <w:proofErr w:type="gramEnd"/>
      <w:r>
        <w:t>"602")</w:t>
      </w:r>
    </w:p>
    <w:p w14:paraId="7220F517" w14:textId="77777777" w:rsidR="009B4BCC" w:rsidRDefault="009B4BCC" w:rsidP="009B4BCC">
      <w:pPr>
        <w:spacing w:after="0" w:line="240" w:lineRule="auto"/>
      </w:pPr>
      <w:r>
        <w:t xml:space="preserve">   {</w:t>
      </w:r>
    </w:p>
    <w:p w14:paraId="75675954"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602", 29429, 260);</w:t>
      </w:r>
    </w:p>
    <w:p w14:paraId="18DAF3F6" w14:textId="77777777" w:rsidR="009B4BCC" w:rsidRDefault="009B4BCC" w:rsidP="009B4BCC">
      <w:pPr>
        <w:spacing w:after="0" w:line="240" w:lineRule="auto"/>
      </w:pPr>
      <w:r>
        <w:lastRenderedPageBreak/>
        <w:t xml:space="preserve">    </w:t>
      </w:r>
      <w:proofErr w:type="gramStart"/>
      <w:r>
        <w:t>Outlier(</w:t>
      </w:r>
      <w:proofErr w:type="gramEnd"/>
      <w:r>
        <w:t>"General", 0.05);</w:t>
      </w:r>
    </w:p>
    <w:p w14:paraId="22CDF55E"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Humic 602", 28877, 219);</w:t>
      </w:r>
    </w:p>
    <w:p w14:paraId="524AD82F" w14:textId="77777777" w:rsidR="009B4BCC" w:rsidRDefault="009B4BCC" w:rsidP="009B4BCC">
      <w:pPr>
        <w:spacing w:after="0" w:line="240" w:lineRule="auto"/>
      </w:pPr>
      <w:r>
        <w:t xml:space="preserve">    </w:t>
      </w:r>
      <w:proofErr w:type="gramStart"/>
      <w:r>
        <w:t>Outlier(</w:t>
      </w:r>
      <w:proofErr w:type="gramEnd"/>
      <w:r>
        <w:t>"General", 0.05);</w:t>
      </w:r>
    </w:p>
    <w:p w14:paraId="1C547664"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mains 602", 26178, 159)</w:t>
      </w:r>
    </w:p>
    <w:p w14:paraId="6F4EA2B5" w14:textId="77777777" w:rsidR="009B4BCC" w:rsidRDefault="009B4BCC" w:rsidP="009B4BCC">
      <w:pPr>
        <w:spacing w:after="0" w:line="240" w:lineRule="auto"/>
      </w:pPr>
      <w:r>
        <w:t xml:space="preserve">    {</w:t>
      </w:r>
    </w:p>
    <w:p w14:paraId="36C4E56D"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3AA26130" w14:textId="77777777" w:rsidR="009B4BCC" w:rsidRDefault="009B4BCC" w:rsidP="009B4BCC">
      <w:pPr>
        <w:spacing w:after="0" w:line="240" w:lineRule="auto"/>
      </w:pPr>
      <w:r>
        <w:t xml:space="preserve">     </w:t>
      </w:r>
      <w:proofErr w:type="gramStart"/>
      <w:r>
        <w:t>Outlier(</w:t>
      </w:r>
      <w:proofErr w:type="gramEnd"/>
      <w:r>
        <w:t>);</w:t>
      </w:r>
    </w:p>
    <w:p w14:paraId="02773912" w14:textId="77777777" w:rsidR="009B4BCC" w:rsidRDefault="009B4BCC" w:rsidP="009B4BCC">
      <w:pPr>
        <w:spacing w:after="0" w:line="240" w:lineRule="auto"/>
      </w:pPr>
      <w:r>
        <w:t xml:space="preserve">    };</w:t>
      </w:r>
    </w:p>
    <w:p w14:paraId="32D517B8" w14:textId="77777777" w:rsidR="009B4BCC" w:rsidRDefault="009B4BCC" w:rsidP="009B4BCC">
      <w:pPr>
        <w:spacing w:after="0" w:line="240" w:lineRule="auto"/>
      </w:pPr>
      <w:r>
        <w:t xml:space="preserve">    z=</w:t>
      </w:r>
      <w:proofErr w:type="gramStart"/>
      <w:r>
        <w:t>602;</w:t>
      </w:r>
      <w:proofErr w:type="gramEnd"/>
    </w:p>
    <w:p w14:paraId="33FBBFD2" w14:textId="77777777" w:rsidR="009B4BCC" w:rsidRDefault="009B4BCC" w:rsidP="009B4BCC">
      <w:pPr>
        <w:spacing w:after="0" w:line="240" w:lineRule="auto"/>
      </w:pPr>
      <w:r>
        <w:t xml:space="preserve">   };</w:t>
      </w:r>
    </w:p>
    <w:p w14:paraId="5BFA9AD4"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598", 29129, 251)</w:t>
      </w:r>
    </w:p>
    <w:p w14:paraId="3812920E" w14:textId="77777777" w:rsidR="009B4BCC" w:rsidRDefault="009B4BCC" w:rsidP="009B4BCC">
      <w:pPr>
        <w:spacing w:after="0" w:line="240" w:lineRule="auto"/>
      </w:pPr>
      <w:r>
        <w:t xml:space="preserve">   {</w:t>
      </w:r>
    </w:p>
    <w:p w14:paraId="3B79F129" w14:textId="77777777" w:rsidR="009B4BCC" w:rsidRDefault="009B4BCC" w:rsidP="009B4BCC">
      <w:pPr>
        <w:spacing w:after="0" w:line="240" w:lineRule="auto"/>
      </w:pPr>
      <w:r>
        <w:t xml:space="preserve">    </w:t>
      </w:r>
      <w:proofErr w:type="gramStart"/>
      <w:r>
        <w:t>Outlier(</w:t>
      </w:r>
      <w:proofErr w:type="gramEnd"/>
      <w:r>
        <w:t>"General", 0.05);</w:t>
      </w:r>
    </w:p>
    <w:p w14:paraId="50259613"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4CFB2B1F" w14:textId="77777777" w:rsidR="009B4BCC" w:rsidRDefault="009B4BCC" w:rsidP="009B4BCC">
      <w:pPr>
        <w:spacing w:after="0" w:line="240" w:lineRule="auto"/>
      </w:pPr>
      <w:r>
        <w:t xml:space="preserve">    z=</w:t>
      </w:r>
      <w:proofErr w:type="gramStart"/>
      <w:r>
        <w:t>598;</w:t>
      </w:r>
      <w:proofErr w:type="gramEnd"/>
    </w:p>
    <w:p w14:paraId="5AB22465" w14:textId="77777777" w:rsidR="009B4BCC" w:rsidRDefault="009B4BCC" w:rsidP="009B4BCC">
      <w:pPr>
        <w:spacing w:after="0" w:line="240" w:lineRule="auto"/>
      </w:pPr>
      <w:r>
        <w:t xml:space="preserve">   };</w:t>
      </w:r>
    </w:p>
    <w:p w14:paraId="7F2B1240" w14:textId="77777777" w:rsidR="009B4BCC" w:rsidRDefault="009B4BCC" w:rsidP="009B4BCC">
      <w:pPr>
        <w:spacing w:after="0" w:line="240" w:lineRule="auto"/>
      </w:pPr>
      <w:r>
        <w:t xml:space="preserve">   </w:t>
      </w:r>
      <w:proofErr w:type="gramStart"/>
      <w:r>
        <w:t>Combine(</w:t>
      </w:r>
      <w:proofErr w:type="gramEnd"/>
      <w:r>
        <w:t>"597")</w:t>
      </w:r>
    </w:p>
    <w:p w14:paraId="3268201B" w14:textId="77777777" w:rsidR="009B4BCC" w:rsidRDefault="009B4BCC" w:rsidP="009B4BCC">
      <w:pPr>
        <w:spacing w:after="0" w:line="240" w:lineRule="auto"/>
      </w:pPr>
      <w:r>
        <w:t xml:space="preserve">   {</w:t>
      </w:r>
    </w:p>
    <w:p w14:paraId="5FA47337"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597", 28949, 246);</w:t>
      </w:r>
    </w:p>
    <w:p w14:paraId="42E4E2CA" w14:textId="77777777" w:rsidR="009B4BCC" w:rsidRDefault="009B4BCC" w:rsidP="009B4BCC">
      <w:pPr>
        <w:spacing w:after="0" w:line="240" w:lineRule="auto"/>
      </w:pPr>
      <w:r>
        <w:t xml:space="preserve">    </w:t>
      </w:r>
      <w:proofErr w:type="gramStart"/>
      <w:r>
        <w:t>Outlier(</w:t>
      </w:r>
      <w:proofErr w:type="gramEnd"/>
      <w:r>
        <w:t>"General", 0.05);</w:t>
      </w:r>
    </w:p>
    <w:p w14:paraId="61DD491B"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597.2", 28614, 62);</w:t>
      </w:r>
    </w:p>
    <w:p w14:paraId="014A75F7" w14:textId="77777777" w:rsidR="009B4BCC" w:rsidRDefault="009B4BCC" w:rsidP="009B4BCC">
      <w:pPr>
        <w:spacing w:after="0" w:line="240" w:lineRule="auto"/>
      </w:pPr>
      <w:r>
        <w:t xml:space="preserve">    </w:t>
      </w:r>
      <w:proofErr w:type="gramStart"/>
      <w:r>
        <w:t>Outlier(</w:t>
      </w:r>
      <w:proofErr w:type="gramEnd"/>
      <w:r>
        <w:t>"General", 0.05);</w:t>
      </w:r>
    </w:p>
    <w:p w14:paraId="209C4073" w14:textId="77777777" w:rsidR="009B4BCC" w:rsidRDefault="009B4BCC" w:rsidP="009B4BCC">
      <w:pPr>
        <w:spacing w:after="0" w:line="240" w:lineRule="auto"/>
      </w:pPr>
      <w:r>
        <w:t xml:space="preserve">    z=</w:t>
      </w:r>
      <w:proofErr w:type="gramStart"/>
      <w:r>
        <w:t>597;</w:t>
      </w:r>
      <w:proofErr w:type="gramEnd"/>
    </w:p>
    <w:p w14:paraId="25614CB4"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20C85AF7" w14:textId="77777777" w:rsidR="009B4BCC" w:rsidRDefault="009B4BCC" w:rsidP="009B4BCC">
      <w:pPr>
        <w:spacing w:after="0" w:line="240" w:lineRule="auto"/>
      </w:pPr>
      <w:r>
        <w:t xml:space="preserve">   };</w:t>
      </w:r>
    </w:p>
    <w:p w14:paraId="41566F17" w14:textId="77777777" w:rsidR="009B4BCC" w:rsidRDefault="009B4BCC" w:rsidP="009B4BCC">
      <w:pPr>
        <w:spacing w:after="0" w:line="240" w:lineRule="auto"/>
      </w:pPr>
      <w:r>
        <w:t xml:space="preserve">   </w:t>
      </w:r>
      <w:proofErr w:type="gramStart"/>
      <w:r>
        <w:t>Combine(</w:t>
      </w:r>
      <w:proofErr w:type="gramEnd"/>
      <w:r>
        <w:t>"589")</w:t>
      </w:r>
    </w:p>
    <w:p w14:paraId="2BF08DC6" w14:textId="77777777" w:rsidR="009B4BCC" w:rsidRDefault="009B4BCC" w:rsidP="009B4BCC">
      <w:pPr>
        <w:spacing w:after="0" w:line="240" w:lineRule="auto"/>
      </w:pPr>
      <w:r>
        <w:t xml:space="preserve">   {</w:t>
      </w:r>
    </w:p>
    <w:p w14:paraId="467BC0F1"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589", 26979, 194);</w:t>
      </w:r>
    </w:p>
    <w:p w14:paraId="14A5B97E" w14:textId="77777777" w:rsidR="009B4BCC" w:rsidRDefault="009B4BCC" w:rsidP="009B4BCC">
      <w:pPr>
        <w:spacing w:after="0" w:line="240" w:lineRule="auto"/>
      </w:pPr>
      <w:r>
        <w:t xml:space="preserve">    </w:t>
      </w:r>
      <w:proofErr w:type="gramStart"/>
      <w:r>
        <w:t>Outlier(</w:t>
      </w:r>
      <w:proofErr w:type="gramEnd"/>
      <w:r>
        <w:t>"General", 0.05);</w:t>
      </w:r>
    </w:p>
    <w:p w14:paraId="34C9C561"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589.2", 26929, 56);</w:t>
      </w:r>
    </w:p>
    <w:p w14:paraId="3BA5F354" w14:textId="77777777" w:rsidR="009B4BCC" w:rsidRDefault="009B4BCC" w:rsidP="009B4BCC">
      <w:pPr>
        <w:spacing w:after="0" w:line="240" w:lineRule="auto"/>
      </w:pPr>
      <w:r>
        <w:t xml:space="preserve">    </w:t>
      </w:r>
      <w:proofErr w:type="gramStart"/>
      <w:r>
        <w:t>Outlier(</w:t>
      </w:r>
      <w:proofErr w:type="gramEnd"/>
      <w:r>
        <w:t>"General", 0.05);</w:t>
      </w:r>
    </w:p>
    <w:p w14:paraId="6874B63B"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Humic 589", 27102, 56);</w:t>
      </w:r>
    </w:p>
    <w:p w14:paraId="607FD1AB" w14:textId="77777777" w:rsidR="009B4BCC" w:rsidRDefault="009B4BCC" w:rsidP="009B4BCC">
      <w:pPr>
        <w:spacing w:after="0" w:line="240" w:lineRule="auto"/>
      </w:pPr>
      <w:r>
        <w:t xml:space="preserve">    </w:t>
      </w:r>
      <w:proofErr w:type="gramStart"/>
      <w:r>
        <w:t>Outlier(</w:t>
      </w:r>
      <w:proofErr w:type="gramEnd"/>
      <w:r>
        <w:t>"General", 0.05);</w:t>
      </w:r>
    </w:p>
    <w:p w14:paraId="229B7DF7"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mains 589", 24218, 125)</w:t>
      </w:r>
    </w:p>
    <w:p w14:paraId="423C3556" w14:textId="77777777" w:rsidR="009B4BCC" w:rsidRDefault="009B4BCC" w:rsidP="009B4BCC">
      <w:pPr>
        <w:spacing w:after="0" w:line="240" w:lineRule="auto"/>
      </w:pPr>
      <w:r>
        <w:t xml:space="preserve">    {</w:t>
      </w:r>
    </w:p>
    <w:p w14:paraId="1AD6FE75"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44EC9CA7" w14:textId="77777777" w:rsidR="009B4BCC" w:rsidRDefault="009B4BCC" w:rsidP="009B4BCC">
      <w:pPr>
        <w:spacing w:after="0" w:line="240" w:lineRule="auto"/>
      </w:pPr>
      <w:r>
        <w:t xml:space="preserve">     </w:t>
      </w:r>
      <w:proofErr w:type="gramStart"/>
      <w:r>
        <w:t>Outlier(</w:t>
      </w:r>
      <w:proofErr w:type="gramEnd"/>
      <w:r>
        <w:t>);</w:t>
      </w:r>
    </w:p>
    <w:p w14:paraId="44429DD1" w14:textId="77777777" w:rsidR="009B4BCC" w:rsidRDefault="009B4BCC" w:rsidP="009B4BCC">
      <w:pPr>
        <w:spacing w:after="0" w:line="240" w:lineRule="auto"/>
      </w:pPr>
      <w:r>
        <w:t xml:space="preserve">    };</w:t>
      </w:r>
    </w:p>
    <w:p w14:paraId="4AAD2B06" w14:textId="77777777" w:rsidR="009B4BCC" w:rsidRDefault="009B4BCC" w:rsidP="009B4BCC">
      <w:pPr>
        <w:spacing w:after="0" w:line="240" w:lineRule="auto"/>
      </w:pPr>
      <w:r>
        <w:t xml:space="preserve">    z=</w:t>
      </w:r>
      <w:proofErr w:type="gramStart"/>
      <w:r>
        <w:t>589;</w:t>
      </w:r>
      <w:proofErr w:type="gramEnd"/>
    </w:p>
    <w:p w14:paraId="705865AF" w14:textId="77777777" w:rsidR="009B4BCC" w:rsidRDefault="009B4BCC" w:rsidP="009B4BCC">
      <w:pPr>
        <w:spacing w:after="0" w:line="240" w:lineRule="auto"/>
      </w:pPr>
      <w:r>
        <w:t xml:space="preserve">   };</w:t>
      </w:r>
    </w:p>
    <w:p w14:paraId="0A41E8FB" w14:textId="77777777" w:rsidR="009B4BCC" w:rsidRDefault="009B4BCC" w:rsidP="009B4BCC">
      <w:pPr>
        <w:spacing w:after="0" w:line="240" w:lineRule="auto"/>
      </w:pPr>
      <w:r>
        <w:t xml:space="preserve">   </w:t>
      </w:r>
      <w:proofErr w:type="gramStart"/>
      <w:r>
        <w:t>Combine(</w:t>
      </w:r>
      <w:proofErr w:type="gramEnd"/>
      <w:r>
        <w:t>"583.5")</w:t>
      </w:r>
    </w:p>
    <w:p w14:paraId="1D93A925" w14:textId="77777777" w:rsidR="009B4BCC" w:rsidRDefault="009B4BCC" w:rsidP="009B4BCC">
      <w:pPr>
        <w:spacing w:after="0" w:line="240" w:lineRule="auto"/>
      </w:pPr>
      <w:r>
        <w:t xml:space="preserve">   {</w:t>
      </w:r>
    </w:p>
    <w:p w14:paraId="44CCC09D"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583.5", 27529, 206);</w:t>
      </w:r>
    </w:p>
    <w:p w14:paraId="7E062E82" w14:textId="77777777" w:rsidR="009B4BCC" w:rsidRDefault="009B4BCC" w:rsidP="009B4BCC">
      <w:pPr>
        <w:spacing w:after="0" w:line="240" w:lineRule="auto"/>
      </w:pPr>
      <w:r>
        <w:t xml:space="preserve">    </w:t>
      </w:r>
      <w:proofErr w:type="gramStart"/>
      <w:r>
        <w:t>Outlier(</w:t>
      </w:r>
      <w:proofErr w:type="gramEnd"/>
      <w:r>
        <w:t>"General", 0.05);</w:t>
      </w:r>
    </w:p>
    <w:p w14:paraId="4E332B82"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Humic 583.5", 26206, 159)</w:t>
      </w:r>
    </w:p>
    <w:p w14:paraId="1C1904DA" w14:textId="77777777" w:rsidR="009B4BCC" w:rsidRDefault="009B4BCC" w:rsidP="009B4BCC">
      <w:pPr>
        <w:spacing w:after="0" w:line="240" w:lineRule="auto"/>
      </w:pPr>
      <w:r>
        <w:t xml:space="preserve">    {</w:t>
      </w:r>
    </w:p>
    <w:p w14:paraId="06DBE4E2"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3CE862BB" w14:textId="77777777" w:rsidR="009B4BCC" w:rsidRDefault="009B4BCC" w:rsidP="009B4BCC">
      <w:pPr>
        <w:spacing w:after="0" w:line="240" w:lineRule="auto"/>
      </w:pPr>
      <w:r>
        <w:t xml:space="preserve">     </w:t>
      </w:r>
      <w:proofErr w:type="gramStart"/>
      <w:r>
        <w:t>Outlier(</w:t>
      </w:r>
      <w:proofErr w:type="gramEnd"/>
      <w:r>
        <w:t>);</w:t>
      </w:r>
    </w:p>
    <w:p w14:paraId="3A20755A" w14:textId="77777777" w:rsidR="009B4BCC" w:rsidRDefault="009B4BCC" w:rsidP="009B4BCC">
      <w:pPr>
        <w:spacing w:after="0" w:line="240" w:lineRule="auto"/>
      </w:pPr>
      <w:r>
        <w:t xml:space="preserve">    };</w:t>
      </w:r>
    </w:p>
    <w:p w14:paraId="0A42DA3C"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mains 583.5", 22792, 106)</w:t>
      </w:r>
    </w:p>
    <w:p w14:paraId="41BAEFC9" w14:textId="77777777" w:rsidR="009B4BCC" w:rsidRDefault="009B4BCC" w:rsidP="009B4BCC">
      <w:pPr>
        <w:spacing w:after="0" w:line="240" w:lineRule="auto"/>
      </w:pPr>
      <w:r>
        <w:t xml:space="preserve">    {</w:t>
      </w:r>
    </w:p>
    <w:p w14:paraId="3B8DD081" w14:textId="77777777" w:rsidR="009B4BCC" w:rsidRDefault="009B4BCC" w:rsidP="009B4BCC">
      <w:pPr>
        <w:spacing w:after="0" w:line="240" w:lineRule="auto"/>
      </w:pPr>
      <w:r>
        <w:lastRenderedPageBreak/>
        <w:t xml:space="preserve">     </w:t>
      </w:r>
      <w:proofErr w:type="spellStart"/>
      <w:r>
        <w:t>color</w:t>
      </w:r>
      <w:proofErr w:type="spellEnd"/>
      <w:r>
        <w:t>="red</w:t>
      </w:r>
      <w:proofErr w:type="gramStart"/>
      <w:r>
        <w:t>";</w:t>
      </w:r>
      <w:proofErr w:type="gramEnd"/>
    </w:p>
    <w:p w14:paraId="4A84C093" w14:textId="77777777" w:rsidR="009B4BCC" w:rsidRDefault="009B4BCC" w:rsidP="009B4BCC">
      <w:pPr>
        <w:spacing w:after="0" w:line="240" w:lineRule="auto"/>
      </w:pPr>
      <w:r>
        <w:t xml:space="preserve">     </w:t>
      </w:r>
      <w:proofErr w:type="gramStart"/>
      <w:r>
        <w:t>Outlier(</w:t>
      </w:r>
      <w:proofErr w:type="gramEnd"/>
      <w:r>
        <w:t>);</w:t>
      </w:r>
    </w:p>
    <w:p w14:paraId="61DCADD4" w14:textId="77777777" w:rsidR="009B4BCC" w:rsidRDefault="009B4BCC" w:rsidP="009B4BCC">
      <w:pPr>
        <w:spacing w:after="0" w:line="240" w:lineRule="auto"/>
      </w:pPr>
      <w:r>
        <w:t xml:space="preserve">    };</w:t>
      </w:r>
    </w:p>
    <w:p w14:paraId="6A058377" w14:textId="77777777" w:rsidR="009B4BCC" w:rsidRDefault="009B4BCC" w:rsidP="009B4BCC">
      <w:pPr>
        <w:spacing w:after="0" w:line="240" w:lineRule="auto"/>
      </w:pPr>
      <w:r>
        <w:t xml:space="preserve">    z=</w:t>
      </w:r>
      <w:proofErr w:type="gramStart"/>
      <w:r>
        <w:t>583.5;</w:t>
      </w:r>
      <w:proofErr w:type="gramEnd"/>
    </w:p>
    <w:p w14:paraId="70916A2F" w14:textId="77777777" w:rsidR="009B4BCC" w:rsidRDefault="009B4BCC" w:rsidP="009B4BCC">
      <w:pPr>
        <w:spacing w:after="0" w:line="240" w:lineRule="auto"/>
      </w:pPr>
      <w:r>
        <w:t xml:space="preserve">   };</w:t>
      </w:r>
    </w:p>
    <w:p w14:paraId="15A373E1" w14:textId="77777777" w:rsidR="009B4BCC" w:rsidRDefault="009B4BCC" w:rsidP="009B4BCC">
      <w:pPr>
        <w:spacing w:after="0" w:line="240" w:lineRule="auto"/>
      </w:pPr>
      <w:r>
        <w:t xml:space="preserve">   </w:t>
      </w:r>
      <w:proofErr w:type="gramStart"/>
      <w:r>
        <w:t>Date(</w:t>
      </w:r>
      <w:proofErr w:type="gramEnd"/>
      <w:r>
        <w:t>"OSL580", N(2015-44700, 5400))</w:t>
      </w:r>
    </w:p>
    <w:p w14:paraId="3AA13A4F" w14:textId="77777777" w:rsidR="009B4BCC" w:rsidRDefault="009B4BCC" w:rsidP="009B4BCC">
      <w:pPr>
        <w:spacing w:after="0" w:line="240" w:lineRule="auto"/>
      </w:pPr>
      <w:r>
        <w:t xml:space="preserve">   {</w:t>
      </w:r>
    </w:p>
    <w:p w14:paraId="5646ABAF" w14:textId="77777777" w:rsidR="009B4BCC" w:rsidRDefault="009B4BCC" w:rsidP="009B4BCC">
      <w:pPr>
        <w:spacing w:after="0" w:line="240" w:lineRule="auto"/>
      </w:pPr>
      <w:r>
        <w:t xml:space="preserve">    </w:t>
      </w:r>
      <w:proofErr w:type="gramStart"/>
      <w:r>
        <w:t>Outlier(</w:t>
      </w:r>
      <w:proofErr w:type="gramEnd"/>
      <w:r>
        <w:t>"General", 0.05);</w:t>
      </w:r>
    </w:p>
    <w:p w14:paraId="7035413F"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46150493" w14:textId="77777777" w:rsidR="009B4BCC" w:rsidRDefault="009B4BCC" w:rsidP="009B4BCC">
      <w:pPr>
        <w:spacing w:after="0" w:line="240" w:lineRule="auto"/>
      </w:pPr>
      <w:r>
        <w:t xml:space="preserve">    z=</w:t>
      </w:r>
      <w:proofErr w:type="gramStart"/>
      <w:r>
        <w:t>580;</w:t>
      </w:r>
      <w:proofErr w:type="gramEnd"/>
    </w:p>
    <w:p w14:paraId="2F5D4A74" w14:textId="77777777" w:rsidR="009B4BCC" w:rsidRDefault="009B4BCC" w:rsidP="009B4BCC">
      <w:pPr>
        <w:spacing w:after="0" w:line="240" w:lineRule="auto"/>
      </w:pPr>
      <w:r>
        <w:t xml:space="preserve">   };</w:t>
      </w:r>
    </w:p>
    <w:p w14:paraId="28FE0FD2" w14:textId="77777777" w:rsidR="009B4BCC" w:rsidRDefault="009B4BCC" w:rsidP="009B4BCC">
      <w:pPr>
        <w:spacing w:after="0" w:line="240" w:lineRule="auto"/>
      </w:pPr>
      <w:r>
        <w:t xml:space="preserve">   </w:t>
      </w:r>
      <w:proofErr w:type="gramStart"/>
      <w:r>
        <w:t>Combine(</w:t>
      </w:r>
      <w:proofErr w:type="gramEnd"/>
      <w:r>
        <w:t>"570")</w:t>
      </w:r>
    </w:p>
    <w:p w14:paraId="35B1B04D" w14:textId="77777777" w:rsidR="009B4BCC" w:rsidRDefault="009B4BCC" w:rsidP="009B4BCC">
      <w:pPr>
        <w:spacing w:after="0" w:line="240" w:lineRule="auto"/>
      </w:pPr>
      <w:r>
        <w:t xml:space="preserve">   {</w:t>
      </w:r>
    </w:p>
    <w:p w14:paraId="7CC5389C"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570", 12078, 35)</w:t>
      </w:r>
    </w:p>
    <w:p w14:paraId="3519B32E" w14:textId="77777777" w:rsidR="009B4BCC" w:rsidRDefault="009B4BCC" w:rsidP="009B4BCC">
      <w:pPr>
        <w:spacing w:after="0" w:line="240" w:lineRule="auto"/>
      </w:pPr>
      <w:r>
        <w:t xml:space="preserve">    {</w:t>
      </w:r>
    </w:p>
    <w:p w14:paraId="35FBC4F4"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16BF84EF" w14:textId="77777777" w:rsidR="009B4BCC" w:rsidRDefault="009B4BCC" w:rsidP="009B4BCC">
      <w:pPr>
        <w:spacing w:after="0" w:line="240" w:lineRule="auto"/>
      </w:pPr>
      <w:r>
        <w:t xml:space="preserve">     </w:t>
      </w:r>
      <w:proofErr w:type="gramStart"/>
      <w:r>
        <w:t>Outlier(</w:t>
      </w:r>
      <w:proofErr w:type="gramEnd"/>
      <w:r>
        <w:t>);</w:t>
      </w:r>
    </w:p>
    <w:p w14:paraId="4C5B7275" w14:textId="77777777" w:rsidR="009B4BCC" w:rsidRDefault="009B4BCC" w:rsidP="009B4BCC">
      <w:pPr>
        <w:spacing w:after="0" w:line="240" w:lineRule="auto"/>
      </w:pPr>
      <w:r>
        <w:t xml:space="preserve">    };</w:t>
      </w:r>
    </w:p>
    <w:p w14:paraId="6B42BDBB"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570.2", 11911, 22)</w:t>
      </w:r>
    </w:p>
    <w:p w14:paraId="7A7596DB" w14:textId="77777777" w:rsidR="009B4BCC" w:rsidRDefault="009B4BCC" w:rsidP="009B4BCC">
      <w:pPr>
        <w:spacing w:after="0" w:line="240" w:lineRule="auto"/>
      </w:pPr>
      <w:r>
        <w:t xml:space="preserve">    {</w:t>
      </w:r>
    </w:p>
    <w:p w14:paraId="0C294D5E"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2789C1BA" w14:textId="77777777" w:rsidR="009B4BCC" w:rsidRDefault="009B4BCC" w:rsidP="009B4BCC">
      <w:pPr>
        <w:spacing w:after="0" w:line="240" w:lineRule="auto"/>
      </w:pPr>
      <w:r>
        <w:t xml:space="preserve">     </w:t>
      </w:r>
      <w:proofErr w:type="gramStart"/>
      <w:r>
        <w:t>Outlier(</w:t>
      </w:r>
      <w:proofErr w:type="gramEnd"/>
      <w:r>
        <w:t>);</w:t>
      </w:r>
    </w:p>
    <w:p w14:paraId="6AD9C759" w14:textId="77777777" w:rsidR="009B4BCC" w:rsidRDefault="009B4BCC" w:rsidP="009B4BCC">
      <w:pPr>
        <w:spacing w:after="0" w:line="240" w:lineRule="auto"/>
      </w:pPr>
      <w:r>
        <w:t xml:space="preserve">    };</w:t>
      </w:r>
    </w:p>
    <w:p w14:paraId="3FC185D0"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Charcoal 570", 8798, 24)</w:t>
      </w:r>
    </w:p>
    <w:p w14:paraId="7E37465D" w14:textId="77777777" w:rsidR="009B4BCC" w:rsidRDefault="009B4BCC" w:rsidP="009B4BCC">
      <w:pPr>
        <w:spacing w:after="0" w:line="240" w:lineRule="auto"/>
      </w:pPr>
      <w:r>
        <w:t xml:space="preserve">    {</w:t>
      </w:r>
    </w:p>
    <w:p w14:paraId="29935AC4"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150DEA25" w14:textId="77777777" w:rsidR="009B4BCC" w:rsidRDefault="009B4BCC" w:rsidP="009B4BCC">
      <w:pPr>
        <w:spacing w:after="0" w:line="240" w:lineRule="auto"/>
      </w:pPr>
      <w:r>
        <w:t xml:space="preserve">     </w:t>
      </w:r>
      <w:proofErr w:type="gramStart"/>
      <w:r>
        <w:t>Outlier(</w:t>
      </w:r>
      <w:proofErr w:type="gramEnd"/>
      <w:r>
        <w:t>);</w:t>
      </w:r>
    </w:p>
    <w:p w14:paraId="51DC5838" w14:textId="77777777" w:rsidR="009B4BCC" w:rsidRDefault="009B4BCC" w:rsidP="009B4BCC">
      <w:pPr>
        <w:spacing w:after="0" w:line="240" w:lineRule="auto"/>
      </w:pPr>
      <w:r>
        <w:t xml:space="preserve">    };</w:t>
      </w:r>
    </w:p>
    <w:p w14:paraId="0D3140D3"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Humic 570",  16275, 51)</w:t>
      </w:r>
    </w:p>
    <w:p w14:paraId="3590A862" w14:textId="77777777" w:rsidR="009B4BCC" w:rsidRDefault="009B4BCC" w:rsidP="009B4BCC">
      <w:pPr>
        <w:spacing w:after="0" w:line="240" w:lineRule="auto"/>
      </w:pPr>
      <w:r>
        <w:t xml:space="preserve">    {</w:t>
      </w:r>
    </w:p>
    <w:p w14:paraId="09988741"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3B897F50" w14:textId="77777777" w:rsidR="009B4BCC" w:rsidRDefault="009B4BCC" w:rsidP="009B4BCC">
      <w:pPr>
        <w:spacing w:after="0" w:line="240" w:lineRule="auto"/>
      </w:pPr>
      <w:r>
        <w:t xml:space="preserve">     </w:t>
      </w:r>
      <w:proofErr w:type="gramStart"/>
      <w:r>
        <w:t>Outlier(</w:t>
      </w:r>
      <w:proofErr w:type="gramEnd"/>
      <w:r>
        <w:t>);</w:t>
      </w:r>
    </w:p>
    <w:p w14:paraId="24E5EA78" w14:textId="77777777" w:rsidR="009B4BCC" w:rsidRDefault="009B4BCC" w:rsidP="009B4BCC">
      <w:pPr>
        <w:spacing w:after="0" w:line="240" w:lineRule="auto"/>
      </w:pPr>
      <w:r>
        <w:t xml:space="preserve">    };</w:t>
      </w:r>
    </w:p>
    <w:p w14:paraId="2360BF3C"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mains 570",7322, 20)</w:t>
      </w:r>
    </w:p>
    <w:p w14:paraId="519518C4" w14:textId="77777777" w:rsidR="009B4BCC" w:rsidRDefault="009B4BCC" w:rsidP="009B4BCC">
      <w:pPr>
        <w:spacing w:after="0" w:line="240" w:lineRule="auto"/>
      </w:pPr>
      <w:r>
        <w:t xml:space="preserve">    {</w:t>
      </w:r>
    </w:p>
    <w:p w14:paraId="5FE40B57"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4A93F746" w14:textId="77777777" w:rsidR="009B4BCC" w:rsidRDefault="009B4BCC" w:rsidP="009B4BCC">
      <w:pPr>
        <w:spacing w:after="0" w:line="240" w:lineRule="auto"/>
      </w:pPr>
      <w:r>
        <w:t xml:space="preserve">     </w:t>
      </w:r>
      <w:proofErr w:type="gramStart"/>
      <w:r>
        <w:t>Outlier(</w:t>
      </w:r>
      <w:proofErr w:type="gramEnd"/>
      <w:r>
        <w:t>);</w:t>
      </w:r>
    </w:p>
    <w:p w14:paraId="29821D23" w14:textId="77777777" w:rsidR="009B4BCC" w:rsidRDefault="009B4BCC" w:rsidP="009B4BCC">
      <w:pPr>
        <w:spacing w:after="0" w:line="240" w:lineRule="auto"/>
      </w:pPr>
      <w:r>
        <w:t xml:space="preserve">    };</w:t>
      </w:r>
    </w:p>
    <w:p w14:paraId="7FA47FFC" w14:textId="77777777" w:rsidR="009B4BCC" w:rsidRDefault="009B4BCC" w:rsidP="009B4BCC">
      <w:pPr>
        <w:spacing w:after="0" w:line="240" w:lineRule="auto"/>
      </w:pPr>
      <w:r>
        <w:t xml:space="preserve">    z=</w:t>
      </w:r>
      <w:proofErr w:type="gramStart"/>
      <w:r>
        <w:t>570;</w:t>
      </w:r>
      <w:proofErr w:type="gramEnd"/>
    </w:p>
    <w:p w14:paraId="64CED032" w14:textId="77777777" w:rsidR="009B4BCC" w:rsidRDefault="009B4BCC" w:rsidP="009B4BCC">
      <w:pPr>
        <w:spacing w:after="0" w:line="240" w:lineRule="auto"/>
      </w:pPr>
      <w:r>
        <w:t xml:space="preserve">   };</w:t>
      </w:r>
    </w:p>
    <w:p w14:paraId="6D15EC7F" w14:textId="77777777" w:rsidR="009B4BCC" w:rsidRDefault="009B4BCC" w:rsidP="009B4BCC">
      <w:pPr>
        <w:spacing w:after="0" w:line="240" w:lineRule="auto"/>
      </w:pPr>
      <w:r>
        <w:t xml:space="preserve">   </w:t>
      </w:r>
      <w:proofErr w:type="gramStart"/>
      <w:r>
        <w:t>Combine(</w:t>
      </w:r>
      <w:proofErr w:type="gramEnd"/>
      <w:r>
        <w:t>"564")</w:t>
      </w:r>
    </w:p>
    <w:p w14:paraId="7D1EB846" w14:textId="77777777" w:rsidR="009B4BCC" w:rsidRDefault="009B4BCC" w:rsidP="009B4BCC">
      <w:pPr>
        <w:spacing w:after="0" w:line="240" w:lineRule="auto"/>
      </w:pPr>
      <w:r>
        <w:t xml:space="preserve">   {</w:t>
      </w:r>
    </w:p>
    <w:p w14:paraId="1E904440"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 564", 8975, 26)</w:t>
      </w:r>
    </w:p>
    <w:p w14:paraId="1F97179B" w14:textId="77777777" w:rsidR="009B4BCC" w:rsidRDefault="009B4BCC" w:rsidP="009B4BCC">
      <w:pPr>
        <w:spacing w:after="0" w:line="240" w:lineRule="auto"/>
      </w:pPr>
      <w:r>
        <w:t xml:space="preserve">    {</w:t>
      </w:r>
    </w:p>
    <w:p w14:paraId="02714C4F"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4F89329D" w14:textId="77777777" w:rsidR="009B4BCC" w:rsidRDefault="009B4BCC" w:rsidP="009B4BCC">
      <w:pPr>
        <w:spacing w:after="0" w:line="240" w:lineRule="auto"/>
      </w:pPr>
      <w:r>
        <w:t xml:space="preserve">     </w:t>
      </w:r>
      <w:proofErr w:type="gramStart"/>
      <w:r>
        <w:t>Outlier(</w:t>
      </w:r>
      <w:proofErr w:type="gramEnd"/>
      <w:r>
        <w:t>);</w:t>
      </w:r>
    </w:p>
    <w:p w14:paraId="5D67888D" w14:textId="77777777" w:rsidR="009B4BCC" w:rsidRDefault="009B4BCC" w:rsidP="009B4BCC">
      <w:pPr>
        <w:spacing w:after="0" w:line="240" w:lineRule="auto"/>
      </w:pPr>
      <w:r>
        <w:t xml:space="preserve">    };</w:t>
      </w:r>
    </w:p>
    <w:p w14:paraId="67EE800F"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mains 564", 8235, 20)</w:t>
      </w:r>
    </w:p>
    <w:p w14:paraId="43B39C6F" w14:textId="77777777" w:rsidR="009B4BCC" w:rsidRDefault="009B4BCC" w:rsidP="009B4BCC">
      <w:pPr>
        <w:spacing w:after="0" w:line="240" w:lineRule="auto"/>
      </w:pPr>
      <w:r>
        <w:t xml:space="preserve">    {</w:t>
      </w:r>
    </w:p>
    <w:p w14:paraId="5C85381F"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7DC6E961" w14:textId="77777777" w:rsidR="009B4BCC" w:rsidRDefault="009B4BCC" w:rsidP="009B4BCC">
      <w:pPr>
        <w:spacing w:after="0" w:line="240" w:lineRule="auto"/>
      </w:pPr>
      <w:r>
        <w:t xml:space="preserve">     </w:t>
      </w:r>
      <w:proofErr w:type="gramStart"/>
      <w:r>
        <w:t>Outlier(</w:t>
      </w:r>
      <w:proofErr w:type="gramEnd"/>
      <w:r>
        <w:t>);</w:t>
      </w:r>
    </w:p>
    <w:p w14:paraId="52F43290" w14:textId="77777777" w:rsidR="009B4BCC" w:rsidRDefault="009B4BCC" w:rsidP="009B4BCC">
      <w:pPr>
        <w:spacing w:after="0" w:line="240" w:lineRule="auto"/>
      </w:pPr>
      <w:r>
        <w:lastRenderedPageBreak/>
        <w:t xml:space="preserve">    };</w:t>
      </w:r>
    </w:p>
    <w:p w14:paraId="7D448FC2" w14:textId="77777777" w:rsidR="009B4BCC" w:rsidRDefault="009B4BCC" w:rsidP="009B4BCC">
      <w:pPr>
        <w:spacing w:after="0" w:line="240" w:lineRule="auto"/>
      </w:pPr>
      <w:r>
        <w:t xml:space="preserve">    z=</w:t>
      </w:r>
      <w:proofErr w:type="gramStart"/>
      <w:r>
        <w:t>564;</w:t>
      </w:r>
      <w:proofErr w:type="gramEnd"/>
    </w:p>
    <w:p w14:paraId="4A4BF053" w14:textId="77777777" w:rsidR="009B4BCC" w:rsidRDefault="009B4BCC" w:rsidP="009B4BCC">
      <w:pPr>
        <w:spacing w:after="0" w:line="240" w:lineRule="auto"/>
      </w:pPr>
      <w:r>
        <w:t xml:space="preserve">   };</w:t>
      </w:r>
    </w:p>
    <w:p w14:paraId="5E4F7AE4" w14:textId="77777777" w:rsidR="009B4BCC" w:rsidRDefault="009B4BCC" w:rsidP="009B4BCC">
      <w:pPr>
        <w:spacing w:after="0" w:line="240" w:lineRule="auto"/>
      </w:pPr>
      <w:r>
        <w:t xml:space="preserve">   </w:t>
      </w:r>
      <w:proofErr w:type="gramStart"/>
      <w:r>
        <w:t>Date(</w:t>
      </w:r>
      <w:proofErr w:type="gramEnd"/>
      <w:r>
        <w:t>"OSL543", N(2015-37600, 4300))</w:t>
      </w:r>
    </w:p>
    <w:p w14:paraId="2A2A5565" w14:textId="77777777" w:rsidR="009B4BCC" w:rsidRDefault="009B4BCC" w:rsidP="009B4BCC">
      <w:pPr>
        <w:spacing w:after="0" w:line="240" w:lineRule="auto"/>
      </w:pPr>
      <w:r>
        <w:t xml:space="preserve">   {</w:t>
      </w:r>
    </w:p>
    <w:p w14:paraId="351AD1FE" w14:textId="77777777" w:rsidR="009B4BCC" w:rsidRDefault="009B4BCC" w:rsidP="009B4BCC">
      <w:pPr>
        <w:spacing w:after="0" w:line="240" w:lineRule="auto"/>
      </w:pPr>
      <w:r>
        <w:t xml:space="preserve">    </w:t>
      </w:r>
      <w:proofErr w:type="gramStart"/>
      <w:r>
        <w:t>Outlier(</w:t>
      </w:r>
      <w:proofErr w:type="gramEnd"/>
      <w:r>
        <w:t>"General", 0.05);</w:t>
      </w:r>
    </w:p>
    <w:p w14:paraId="60F6CFFE"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7796317D" w14:textId="77777777" w:rsidR="009B4BCC" w:rsidRDefault="009B4BCC" w:rsidP="009B4BCC">
      <w:pPr>
        <w:spacing w:after="0" w:line="240" w:lineRule="auto"/>
      </w:pPr>
      <w:r>
        <w:t xml:space="preserve">    z=</w:t>
      </w:r>
      <w:proofErr w:type="gramStart"/>
      <w:r>
        <w:t>543;</w:t>
      </w:r>
      <w:proofErr w:type="gramEnd"/>
    </w:p>
    <w:p w14:paraId="57F59007" w14:textId="77777777" w:rsidR="009B4BCC" w:rsidRDefault="009B4BCC" w:rsidP="009B4BCC">
      <w:pPr>
        <w:spacing w:after="0" w:line="240" w:lineRule="auto"/>
      </w:pPr>
      <w:r>
        <w:t xml:space="preserve">   };</w:t>
      </w:r>
    </w:p>
    <w:p w14:paraId="02A3540F"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mains 540", 13828, 53)</w:t>
      </w:r>
    </w:p>
    <w:p w14:paraId="4EDC6C0F" w14:textId="77777777" w:rsidR="009B4BCC" w:rsidRDefault="009B4BCC" w:rsidP="009B4BCC">
      <w:pPr>
        <w:spacing w:after="0" w:line="240" w:lineRule="auto"/>
      </w:pPr>
      <w:r>
        <w:t xml:space="preserve">   {</w:t>
      </w:r>
    </w:p>
    <w:p w14:paraId="792A6685" w14:textId="77777777" w:rsidR="009B4BCC" w:rsidRDefault="009B4BCC" w:rsidP="009B4BCC">
      <w:pPr>
        <w:spacing w:after="0" w:line="240" w:lineRule="auto"/>
      </w:pPr>
      <w:r>
        <w:t xml:space="preserve">    </w:t>
      </w:r>
      <w:proofErr w:type="gramStart"/>
      <w:r>
        <w:t>Outlier(</w:t>
      </w:r>
      <w:proofErr w:type="gramEnd"/>
      <w:r>
        <w:t>);</w:t>
      </w:r>
    </w:p>
    <w:p w14:paraId="6AAC02CF"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63F4C133" w14:textId="77777777" w:rsidR="009B4BCC" w:rsidRDefault="009B4BCC" w:rsidP="009B4BCC">
      <w:pPr>
        <w:spacing w:after="0" w:line="240" w:lineRule="auto"/>
      </w:pPr>
      <w:r>
        <w:t xml:space="preserve">    z=</w:t>
      </w:r>
      <w:proofErr w:type="gramStart"/>
      <w:r>
        <w:t>540;</w:t>
      </w:r>
      <w:proofErr w:type="gramEnd"/>
    </w:p>
    <w:p w14:paraId="3FA4A0FD" w14:textId="77777777" w:rsidR="009B4BCC" w:rsidRDefault="009B4BCC" w:rsidP="009B4BCC">
      <w:pPr>
        <w:spacing w:after="0" w:line="240" w:lineRule="auto"/>
      </w:pPr>
      <w:r>
        <w:t xml:space="preserve">   };</w:t>
      </w:r>
    </w:p>
    <w:p w14:paraId="29C0CD1F"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s Residuals 530", 13025, 69)</w:t>
      </w:r>
    </w:p>
    <w:p w14:paraId="6489F57A" w14:textId="77777777" w:rsidR="009B4BCC" w:rsidRDefault="009B4BCC" w:rsidP="009B4BCC">
      <w:pPr>
        <w:spacing w:after="0" w:line="240" w:lineRule="auto"/>
      </w:pPr>
      <w:r>
        <w:t xml:space="preserve">   {</w:t>
      </w:r>
    </w:p>
    <w:p w14:paraId="1B9B33A5" w14:textId="77777777" w:rsidR="009B4BCC" w:rsidRDefault="009B4BCC" w:rsidP="009B4BCC">
      <w:pPr>
        <w:spacing w:after="0" w:line="240" w:lineRule="auto"/>
      </w:pPr>
      <w:r>
        <w:t xml:space="preserve">    </w:t>
      </w:r>
      <w:proofErr w:type="gramStart"/>
      <w:r>
        <w:t>Outlier(</w:t>
      </w:r>
      <w:proofErr w:type="gramEnd"/>
      <w:r>
        <w:t>);</w:t>
      </w:r>
    </w:p>
    <w:p w14:paraId="2C19111E"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58B26D03" w14:textId="77777777" w:rsidR="009B4BCC" w:rsidRDefault="009B4BCC" w:rsidP="009B4BCC">
      <w:pPr>
        <w:spacing w:after="0" w:line="240" w:lineRule="auto"/>
      </w:pPr>
      <w:r>
        <w:t xml:space="preserve">    z=</w:t>
      </w:r>
      <w:proofErr w:type="gramStart"/>
      <w:r>
        <w:t>530;</w:t>
      </w:r>
      <w:proofErr w:type="gramEnd"/>
    </w:p>
    <w:p w14:paraId="500CE002" w14:textId="77777777" w:rsidR="009B4BCC" w:rsidRDefault="009B4BCC" w:rsidP="009B4BCC">
      <w:pPr>
        <w:spacing w:after="0" w:line="240" w:lineRule="auto"/>
      </w:pPr>
      <w:r>
        <w:t xml:space="preserve">   };</w:t>
      </w:r>
    </w:p>
    <w:p w14:paraId="18FA975A"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ollen-Casuarina", 21380, 133)</w:t>
      </w:r>
    </w:p>
    <w:p w14:paraId="608D1D61" w14:textId="77777777" w:rsidR="009B4BCC" w:rsidRDefault="009B4BCC" w:rsidP="009B4BCC">
      <w:pPr>
        <w:spacing w:after="0" w:line="240" w:lineRule="auto"/>
      </w:pPr>
      <w:r>
        <w:t xml:space="preserve">   {</w:t>
      </w:r>
    </w:p>
    <w:p w14:paraId="20ACE93B" w14:textId="77777777" w:rsidR="009B4BCC" w:rsidRDefault="009B4BCC" w:rsidP="009B4BCC">
      <w:pPr>
        <w:spacing w:after="0" w:line="240" w:lineRule="auto"/>
      </w:pPr>
      <w:r>
        <w:t xml:space="preserve">    </w:t>
      </w:r>
      <w:proofErr w:type="gramStart"/>
      <w:r>
        <w:t>Outlier(</w:t>
      </w:r>
      <w:proofErr w:type="gramEnd"/>
      <w:r>
        <w:t>"General", 0.05);</w:t>
      </w:r>
    </w:p>
    <w:p w14:paraId="247C51DB" w14:textId="77777777" w:rsidR="009B4BCC" w:rsidRDefault="009B4BCC" w:rsidP="009B4BCC">
      <w:pPr>
        <w:spacing w:after="0" w:line="240" w:lineRule="auto"/>
      </w:pPr>
      <w:r>
        <w:t xml:space="preserve">    </w:t>
      </w:r>
      <w:proofErr w:type="spellStart"/>
      <w:r>
        <w:t>color</w:t>
      </w:r>
      <w:proofErr w:type="spellEnd"/>
      <w:r>
        <w:t>="blue</w:t>
      </w:r>
      <w:proofErr w:type="gramStart"/>
      <w:r>
        <w:t>";</w:t>
      </w:r>
      <w:proofErr w:type="gramEnd"/>
    </w:p>
    <w:p w14:paraId="505CF4BB" w14:textId="77777777" w:rsidR="009B4BCC" w:rsidRDefault="009B4BCC" w:rsidP="009B4BCC">
      <w:pPr>
        <w:spacing w:after="0" w:line="240" w:lineRule="auto"/>
      </w:pPr>
      <w:r>
        <w:t xml:space="preserve">    z=</w:t>
      </w:r>
      <w:proofErr w:type="gramStart"/>
      <w:r>
        <w:t>526;</w:t>
      </w:r>
      <w:proofErr w:type="gramEnd"/>
    </w:p>
    <w:p w14:paraId="1925904A" w14:textId="77777777" w:rsidR="009B4BCC" w:rsidRDefault="009B4BCC" w:rsidP="009B4BCC">
      <w:pPr>
        <w:spacing w:after="0" w:line="240" w:lineRule="auto"/>
      </w:pPr>
      <w:r>
        <w:t xml:space="preserve">   };</w:t>
      </w:r>
    </w:p>
    <w:p w14:paraId="511D1F01" w14:textId="77777777" w:rsidR="009B4BCC" w:rsidRDefault="009B4BCC" w:rsidP="009B4BCC">
      <w:pPr>
        <w:spacing w:after="0" w:line="240" w:lineRule="auto"/>
      </w:pPr>
      <w:r>
        <w:t xml:space="preserve">   </w:t>
      </w:r>
      <w:proofErr w:type="gramStart"/>
      <w:r>
        <w:t>Date(</w:t>
      </w:r>
      <w:proofErr w:type="gramEnd"/>
      <w:r>
        <w:t>"OSL510", N(2016-43700, 5400))</w:t>
      </w:r>
    </w:p>
    <w:p w14:paraId="653B4513" w14:textId="77777777" w:rsidR="009B4BCC" w:rsidRDefault="009B4BCC" w:rsidP="009B4BCC">
      <w:pPr>
        <w:spacing w:after="0" w:line="240" w:lineRule="auto"/>
      </w:pPr>
      <w:r>
        <w:t xml:space="preserve">   {</w:t>
      </w:r>
    </w:p>
    <w:p w14:paraId="2DD5D055" w14:textId="77777777" w:rsidR="009B4BCC" w:rsidRDefault="009B4BCC" w:rsidP="009B4BCC">
      <w:pPr>
        <w:spacing w:after="0" w:line="240" w:lineRule="auto"/>
      </w:pPr>
      <w:r>
        <w:t xml:space="preserve">    </w:t>
      </w:r>
      <w:proofErr w:type="gramStart"/>
      <w:r>
        <w:t>Outlier(</w:t>
      </w:r>
      <w:proofErr w:type="gramEnd"/>
      <w:r>
        <w:t>"General", 0.05);</w:t>
      </w:r>
    </w:p>
    <w:p w14:paraId="7EA60BF7"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432600AF" w14:textId="77777777" w:rsidR="009B4BCC" w:rsidRDefault="009B4BCC" w:rsidP="009B4BCC">
      <w:pPr>
        <w:spacing w:after="0" w:line="240" w:lineRule="auto"/>
      </w:pPr>
      <w:r>
        <w:t xml:space="preserve">    z=</w:t>
      </w:r>
      <w:proofErr w:type="gramStart"/>
      <w:r>
        <w:t>510;</w:t>
      </w:r>
      <w:proofErr w:type="gramEnd"/>
    </w:p>
    <w:p w14:paraId="23F52074" w14:textId="77777777" w:rsidR="009B4BCC" w:rsidRDefault="009B4BCC" w:rsidP="009B4BCC">
      <w:pPr>
        <w:spacing w:after="0" w:line="240" w:lineRule="auto"/>
      </w:pPr>
      <w:r>
        <w:t xml:space="preserve">   };</w:t>
      </w:r>
    </w:p>
    <w:p w14:paraId="0DEAC4AE" w14:textId="77777777" w:rsidR="009B4BCC" w:rsidRDefault="009B4BCC" w:rsidP="009B4BCC">
      <w:pPr>
        <w:spacing w:after="0" w:line="240" w:lineRule="auto"/>
      </w:pPr>
      <w:r>
        <w:t xml:space="preserve">   </w:t>
      </w:r>
      <w:proofErr w:type="gramStart"/>
      <w:r>
        <w:t>Boundary(</w:t>
      </w:r>
      <w:proofErr w:type="gramEnd"/>
      <w:r>
        <w:t>"Swamp Phase")</w:t>
      </w:r>
    </w:p>
    <w:p w14:paraId="02880614" w14:textId="77777777" w:rsidR="009B4BCC" w:rsidRDefault="009B4BCC" w:rsidP="009B4BCC">
      <w:pPr>
        <w:spacing w:after="0" w:line="240" w:lineRule="auto"/>
      </w:pPr>
      <w:r>
        <w:t xml:space="preserve">   {</w:t>
      </w:r>
    </w:p>
    <w:p w14:paraId="375DEFF4" w14:textId="77777777" w:rsidR="009B4BCC" w:rsidRDefault="009B4BCC" w:rsidP="009B4BCC">
      <w:pPr>
        <w:spacing w:after="0" w:line="240" w:lineRule="auto"/>
      </w:pPr>
      <w:r>
        <w:t xml:space="preserve">    z=</w:t>
      </w:r>
      <w:proofErr w:type="gramStart"/>
      <w:r>
        <w:t>500;</w:t>
      </w:r>
      <w:proofErr w:type="gramEnd"/>
    </w:p>
    <w:p w14:paraId="29CB3072" w14:textId="77777777" w:rsidR="009B4BCC" w:rsidRDefault="009B4BCC" w:rsidP="009B4BCC">
      <w:pPr>
        <w:spacing w:after="0" w:line="240" w:lineRule="auto"/>
      </w:pPr>
      <w:r>
        <w:t xml:space="preserve">   };</w:t>
      </w:r>
    </w:p>
    <w:p w14:paraId="730E56DC"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Charcoal 490", 17308, 67)</w:t>
      </w:r>
    </w:p>
    <w:p w14:paraId="082720C6" w14:textId="77777777" w:rsidR="009B4BCC" w:rsidRDefault="009B4BCC" w:rsidP="009B4BCC">
      <w:pPr>
        <w:spacing w:after="0" w:line="240" w:lineRule="auto"/>
      </w:pPr>
      <w:r>
        <w:t xml:space="preserve">   {</w:t>
      </w:r>
    </w:p>
    <w:p w14:paraId="6021004E" w14:textId="77777777" w:rsidR="009B4BCC" w:rsidRDefault="009B4BCC" w:rsidP="009B4BCC">
      <w:pPr>
        <w:spacing w:after="0" w:line="240" w:lineRule="auto"/>
      </w:pPr>
      <w:r>
        <w:t xml:space="preserve">    </w:t>
      </w:r>
      <w:proofErr w:type="gramStart"/>
      <w:r>
        <w:t>Outlier(</w:t>
      </w:r>
      <w:proofErr w:type="gramEnd"/>
      <w:r>
        <w:t>);</w:t>
      </w:r>
    </w:p>
    <w:p w14:paraId="6D1588E6"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6E31D437" w14:textId="77777777" w:rsidR="009B4BCC" w:rsidRDefault="009B4BCC" w:rsidP="009B4BCC">
      <w:pPr>
        <w:spacing w:after="0" w:line="240" w:lineRule="auto"/>
      </w:pPr>
      <w:r>
        <w:t xml:space="preserve">    z=</w:t>
      </w:r>
      <w:proofErr w:type="gramStart"/>
      <w:r>
        <w:t>490;</w:t>
      </w:r>
      <w:proofErr w:type="gramEnd"/>
    </w:p>
    <w:p w14:paraId="08A73B25" w14:textId="77777777" w:rsidR="009B4BCC" w:rsidRDefault="009B4BCC" w:rsidP="009B4BCC">
      <w:pPr>
        <w:spacing w:after="0" w:line="240" w:lineRule="auto"/>
      </w:pPr>
      <w:r>
        <w:t xml:space="preserve">   };</w:t>
      </w:r>
    </w:p>
    <w:p w14:paraId="1294A2FB"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siduals 490", 15581, 80)</w:t>
      </w:r>
    </w:p>
    <w:p w14:paraId="6B3D34EC" w14:textId="77777777" w:rsidR="009B4BCC" w:rsidRDefault="009B4BCC" w:rsidP="009B4BCC">
      <w:pPr>
        <w:spacing w:after="0" w:line="240" w:lineRule="auto"/>
      </w:pPr>
      <w:r>
        <w:t xml:space="preserve">   {</w:t>
      </w:r>
    </w:p>
    <w:p w14:paraId="2624355A" w14:textId="77777777" w:rsidR="009B4BCC" w:rsidRDefault="009B4BCC" w:rsidP="009B4BCC">
      <w:pPr>
        <w:spacing w:after="0" w:line="240" w:lineRule="auto"/>
      </w:pPr>
      <w:r>
        <w:t xml:space="preserve">    </w:t>
      </w:r>
      <w:proofErr w:type="gramStart"/>
      <w:r>
        <w:t>Outlier(</w:t>
      </w:r>
      <w:proofErr w:type="gramEnd"/>
      <w:r>
        <w:t>);</w:t>
      </w:r>
    </w:p>
    <w:p w14:paraId="561F7BA9"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10D7E48E" w14:textId="77777777" w:rsidR="009B4BCC" w:rsidRDefault="009B4BCC" w:rsidP="009B4BCC">
      <w:pPr>
        <w:spacing w:after="0" w:line="240" w:lineRule="auto"/>
      </w:pPr>
      <w:r>
        <w:t xml:space="preserve">    z=</w:t>
      </w:r>
      <w:proofErr w:type="gramStart"/>
      <w:r>
        <w:t>490;</w:t>
      </w:r>
      <w:proofErr w:type="gramEnd"/>
    </w:p>
    <w:p w14:paraId="4567CD1D" w14:textId="77777777" w:rsidR="009B4BCC" w:rsidRDefault="009B4BCC" w:rsidP="009B4BCC">
      <w:pPr>
        <w:spacing w:after="0" w:line="240" w:lineRule="auto"/>
      </w:pPr>
      <w:r>
        <w:t xml:space="preserve">   };</w:t>
      </w:r>
    </w:p>
    <w:p w14:paraId="3A34ADD9"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Wood 480", 17453, 67)</w:t>
      </w:r>
    </w:p>
    <w:p w14:paraId="11FE2F48" w14:textId="77777777" w:rsidR="009B4BCC" w:rsidRDefault="009B4BCC" w:rsidP="009B4BCC">
      <w:pPr>
        <w:spacing w:after="0" w:line="240" w:lineRule="auto"/>
      </w:pPr>
      <w:r>
        <w:t xml:space="preserve">   {</w:t>
      </w:r>
    </w:p>
    <w:p w14:paraId="5F68A1A4" w14:textId="77777777" w:rsidR="009B4BCC" w:rsidRDefault="009B4BCC" w:rsidP="009B4BCC">
      <w:pPr>
        <w:spacing w:after="0" w:line="240" w:lineRule="auto"/>
      </w:pPr>
      <w:r>
        <w:lastRenderedPageBreak/>
        <w:t xml:space="preserve">    </w:t>
      </w:r>
      <w:proofErr w:type="gramStart"/>
      <w:r>
        <w:t>Outlier(</w:t>
      </w:r>
      <w:proofErr w:type="gramEnd"/>
      <w:r>
        <w:t>"General", 0.05);</w:t>
      </w:r>
    </w:p>
    <w:p w14:paraId="4C0DEB2B" w14:textId="77777777" w:rsidR="009B4BCC" w:rsidRDefault="009B4BCC" w:rsidP="009B4BCC">
      <w:pPr>
        <w:spacing w:after="0" w:line="240" w:lineRule="auto"/>
      </w:pPr>
      <w:r>
        <w:t xml:space="preserve">    </w:t>
      </w:r>
      <w:proofErr w:type="spellStart"/>
      <w:r>
        <w:t>Delta_R</w:t>
      </w:r>
      <w:proofErr w:type="spellEnd"/>
      <w:r>
        <w:t>("</w:t>
      </w:r>
      <w:proofErr w:type="spellStart"/>
      <w:r>
        <w:t>uniform</w:t>
      </w:r>
      <w:proofErr w:type="gramStart"/>
      <w:r>
        <w:t>",U</w:t>
      </w:r>
      <w:proofErr w:type="spellEnd"/>
      <w:proofErr w:type="gramEnd"/>
      <w:r>
        <w:t>(0,100));</w:t>
      </w:r>
    </w:p>
    <w:p w14:paraId="4D039B40" w14:textId="77777777" w:rsidR="009B4BCC" w:rsidRDefault="009B4BCC" w:rsidP="009B4BCC">
      <w:pPr>
        <w:spacing w:after="0" w:line="240" w:lineRule="auto"/>
      </w:pPr>
      <w:r>
        <w:t xml:space="preserve">    </w:t>
      </w:r>
      <w:proofErr w:type="spellStart"/>
      <w:r>
        <w:t>color</w:t>
      </w:r>
      <w:proofErr w:type="spellEnd"/>
      <w:r>
        <w:t>="grey</w:t>
      </w:r>
      <w:proofErr w:type="gramStart"/>
      <w:r>
        <w:t>";</w:t>
      </w:r>
      <w:proofErr w:type="gramEnd"/>
    </w:p>
    <w:p w14:paraId="1E67BCCB" w14:textId="77777777" w:rsidR="009B4BCC" w:rsidRDefault="009B4BCC" w:rsidP="009B4BCC">
      <w:pPr>
        <w:spacing w:after="0" w:line="240" w:lineRule="auto"/>
      </w:pPr>
      <w:r>
        <w:t xml:space="preserve">    z=</w:t>
      </w:r>
      <w:proofErr w:type="gramStart"/>
      <w:r>
        <w:t>480;</w:t>
      </w:r>
      <w:proofErr w:type="gramEnd"/>
    </w:p>
    <w:p w14:paraId="0CC289B9" w14:textId="77777777" w:rsidR="009B4BCC" w:rsidRDefault="009B4BCC" w:rsidP="009B4BCC">
      <w:pPr>
        <w:spacing w:after="0" w:line="240" w:lineRule="auto"/>
      </w:pPr>
      <w:r>
        <w:t xml:space="preserve">   };</w:t>
      </w:r>
    </w:p>
    <w:p w14:paraId="1E2A26BF"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siduals 480", 16089, 82)</w:t>
      </w:r>
    </w:p>
    <w:p w14:paraId="521D2B20" w14:textId="77777777" w:rsidR="009B4BCC" w:rsidRDefault="009B4BCC" w:rsidP="009B4BCC">
      <w:pPr>
        <w:spacing w:after="0" w:line="240" w:lineRule="auto"/>
      </w:pPr>
      <w:r>
        <w:t xml:space="preserve">   {</w:t>
      </w:r>
    </w:p>
    <w:p w14:paraId="440C5E3D" w14:textId="77777777" w:rsidR="009B4BCC" w:rsidRDefault="009B4BCC" w:rsidP="009B4BCC">
      <w:pPr>
        <w:spacing w:after="0" w:line="240" w:lineRule="auto"/>
      </w:pPr>
      <w:r>
        <w:t xml:space="preserve">    </w:t>
      </w:r>
      <w:proofErr w:type="gramStart"/>
      <w:r>
        <w:t>Outlier(</w:t>
      </w:r>
      <w:proofErr w:type="gramEnd"/>
      <w:r>
        <w:t>);</w:t>
      </w:r>
    </w:p>
    <w:p w14:paraId="29882E6A"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686973B2" w14:textId="77777777" w:rsidR="009B4BCC" w:rsidRDefault="009B4BCC" w:rsidP="009B4BCC">
      <w:pPr>
        <w:spacing w:after="0" w:line="240" w:lineRule="auto"/>
      </w:pPr>
      <w:r>
        <w:t xml:space="preserve">    z=</w:t>
      </w:r>
      <w:proofErr w:type="gramStart"/>
      <w:r>
        <w:t>480;</w:t>
      </w:r>
      <w:proofErr w:type="gramEnd"/>
    </w:p>
    <w:p w14:paraId="30884FAD" w14:textId="77777777" w:rsidR="009B4BCC" w:rsidRDefault="009B4BCC" w:rsidP="009B4BCC">
      <w:pPr>
        <w:spacing w:after="0" w:line="240" w:lineRule="auto"/>
      </w:pPr>
      <w:r>
        <w:t xml:space="preserve">   };</w:t>
      </w:r>
    </w:p>
    <w:p w14:paraId="78657BC8"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Bark 460", 17538, 55)</w:t>
      </w:r>
    </w:p>
    <w:p w14:paraId="684AA2FC" w14:textId="77777777" w:rsidR="009B4BCC" w:rsidRDefault="009B4BCC" w:rsidP="009B4BCC">
      <w:pPr>
        <w:spacing w:after="0" w:line="240" w:lineRule="auto"/>
      </w:pPr>
      <w:r>
        <w:t xml:space="preserve">   {</w:t>
      </w:r>
    </w:p>
    <w:p w14:paraId="125B9D27" w14:textId="77777777" w:rsidR="009B4BCC" w:rsidRDefault="009B4BCC" w:rsidP="009B4BCC">
      <w:pPr>
        <w:spacing w:after="0" w:line="240" w:lineRule="auto"/>
      </w:pPr>
      <w:r>
        <w:t xml:space="preserve">    </w:t>
      </w:r>
      <w:proofErr w:type="gramStart"/>
      <w:r>
        <w:t>Outlier(</w:t>
      </w:r>
      <w:proofErr w:type="gramEnd"/>
      <w:r>
        <w:t>"General", 0.05);</w:t>
      </w:r>
    </w:p>
    <w:p w14:paraId="5FA8A174" w14:textId="77777777" w:rsidR="009B4BCC" w:rsidRDefault="009B4BCC" w:rsidP="009B4BCC">
      <w:pPr>
        <w:spacing w:after="0" w:line="240" w:lineRule="auto"/>
      </w:pPr>
      <w:r>
        <w:t xml:space="preserve">    </w:t>
      </w:r>
      <w:proofErr w:type="spellStart"/>
      <w:r>
        <w:t>color</w:t>
      </w:r>
      <w:proofErr w:type="spellEnd"/>
      <w:r>
        <w:t>="grey</w:t>
      </w:r>
      <w:proofErr w:type="gramStart"/>
      <w:r>
        <w:t>";</w:t>
      </w:r>
      <w:proofErr w:type="gramEnd"/>
    </w:p>
    <w:p w14:paraId="6346D97F" w14:textId="77777777" w:rsidR="009B4BCC" w:rsidRDefault="009B4BCC" w:rsidP="009B4BCC">
      <w:pPr>
        <w:spacing w:after="0" w:line="240" w:lineRule="auto"/>
      </w:pPr>
      <w:r>
        <w:t xml:space="preserve">    z=</w:t>
      </w:r>
      <w:proofErr w:type="gramStart"/>
      <w:r>
        <w:t>460;</w:t>
      </w:r>
      <w:proofErr w:type="gramEnd"/>
    </w:p>
    <w:p w14:paraId="3012CEBB" w14:textId="77777777" w:rsidR="009B4BCC" w:rsidRDefault="009B4BCC" w:rsidP="009B4BCC">
      <w:pPr>
        <w:spacing w:after="0" w:line="240" w:lineRule="auto"/>
      </w:pPr>
      <w:r>
        <w:t xml:space="preserve">   };</w:t>
      </w:r>
    </w:p>
    <w:p w14:paraId="5C919D7F"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mains 460", 17359, 69)</w:t>
      </w:r>
    </w:p>
    <w:p w14:paraId="5953E880" w14:textId="77777777" w:rsidR="009B4BCC" w:rsidRDefault="009B4BCC" w:rsidP="009B4BCC">
      <w:pPr>
        <w:spacing w:after="0" w:line="240" w:lineRule="auto"/>
      </w:pPr>
      <w:r>
        <w:t xml:space="preserve">   {</w:t>
      </w:r>
    </w:p>
    <w:p w14:paraId="030B6EC4" w14:textId="77777777" w:rsidR="009B4BCC" w:rsidRDefault="009B4BCC" w:rsidP="009B4BCC">
      <w:pPr>
        <w:spacing w:after="0" w:line="240" w:lineRule="auto"/>
      </w:pPr>
      <w:r>
        <w:t xml:space="preserve">    </w:t>
      </w:r>
      <w:proofErr w:type="gramStart"/>
      <w:r>
        <w:t>Outlier(</w:t>
      </w:r>
      <w:proofErr w:type="gramEnd"/>
      <w:r>
        <w:t>);</w:t>
      </w:r>
    </w:p>
    <w:p w14:paraId="68A4F6C5"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1B9BCBCC" w14:textId="77777777" w:rsidR="009B4BCC" w:rsidRDefault="009B4BCC" w:rsidP="009B4BCC">
      <w:pPr>
        <w:spacing w:after="0" w:line="240" w:lineRule="auto"/>
      </w:pPr>
      <w:r>
        <w:t xml:space="preserve">    z=</w:t>
      </w:r>
      <w:proofErr w:type="gramStart"/>
      <w:r>
        <w:t>460;</w:t>
      </w:r>
      <w:proofErr w:type="gramEnd"/>
    </w:p>
    <w:p w14:paraId="42E60EA0" w14:textId="77777777" w:rsidR="009B4BCC" w:rsidRDefault="009B4BCC" w:rsidP="009B4BCC">
      <w:pPr>
        <w:spacing w:after="0" w:line="240" w:lineRule="auto"/>
      </w:pPr>
      <w:r>
        <w:t xml:space="preserve">   };</w:t>
      </w:r>
    </w:p>
    <w:p w14:paraId="0ECBEED6"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Bark 440", 17646, 91)</w:t>
      </w:r>
    </w:p>
    <w:p w14:paraId="409651FF" w14:textId="77777777" w:rsidR="009B4BCC" w:rsidRDefault="009B4BCC" w:rsidP="009B4BCC">
      <w:pPr>
        <w:spacing w:after="0" w:line="240" w:lineRule="auto"/>
      </w:pPr>
      <w:r>
        <w:t xml:space="preserve">   {</w:t>
      </w:r>
    </w:p>
    <w:p w14:paraId="61D47DB3" w14:textId="77777777" w:rsidR="009B4BCC" w:rsidRDefault="009B4BCC" w:rsidP="009B4BCC">
      <w:pPr>
        <w:spacing w:after="0" w:line="240" w:lineRule="auto"/>
      </w:pPr>
      <w:r>
        <w:t xml:space="preserve">    </w:t>
      </w:r>
      <w:proofErr w:type="gramStart"/>
      <w:r>
        <w:t>Outlier(</w:t>
      </w:r>
      <w:proofErr w:type="gramEnd"/>
      <w:r>
        <w:t>"General", 0.05);</w:t>
      </w:r>
    </w:p>
    <w:p w14:paraId="2FE7229B" w14:textId="77777777" w:rsidR="009B4BCC" w:rsidRDefault="009B4BCC" w:rsidP="009B4BCC">
      <w:pPr>
        <w:spacing w:after="0" w:line="240" w:lineRule="auto"/>
      </w:pPr>
      <w:r>
        <w:t xml:space="preserve">    </w:t>
      </w:r>
      <w:proofErr w:type="spellStart"/>
      <w:r>
        <w:t>color</w:t>
      </w:r>
      <w:proofErr w:type="spellEnd"/>
      <w:r>
        <w:t>="grey</w:t>
      </w:r>
      <w:proofErr w:type="gramStart"/>
      <w:r>
        <w:t>";</w:t>
      </w:r>
      <w:proofErr w:type="gramEnd"/>
    </w:p>
    <w:p w14:paraId="51276156" w14:textId="77777777" w:rsidR="009B4BCC" w:rsidRDefault="009B4BCC" w:rsidP="009B4BCC">
      <w:pPr>
        <w:spacing w:after="0" w:line="240" w:lineRule="auto"/>
      </w:pPr>
      <w:r>
        <w:t xml:space="preserve">    z=</w:t>
      </w:r>
      <w:proofErr w:type="gramStart"/>
      <w:r>
        <w:t>440;</w:t>
      </w:r>
      <w:proofErr w:type="gramEnd"/>
    </w:p>
    <w:p w14:paraId="6ECDEF97" w14:textId="77777777" w:rsidR="009B4BCC" w:rsidRDefault="009B4BCC" w:rsidP="009B4BCC">
      <w:pPr>
        <w:spacing w:after="0" w:line="240" w:lineRule="auto"/>
      </w:pPr>
      <w:r>
        <w:t xml:space="preserve">   };</w:t>
      </w:r>
    </w:p>
    <w:p w14:paraId="6D6D5B67"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Seed 430", 16887, 78)</w:t>
      </w:r>
    </w:p>
    <w:p w14:paraId="17587FD2" w14:textId="77777777" w:rsidR="009B4BCC" w:rsidRDefault="009B4BCC" w:rsidP="009B4BCC">
      <w:pPr>
        <w:spacing w:after="0" w:line="240" w:lineRule="auto"/>
      </w:pPr>
      <w:r>
        <w:t xml:space="preserve">   {</w:t>
      </w:r>
    </w:p>
    <w:p w14:paraId="392C6971" w14:textId="77777777" w:rsidR="009B4BCC" w:rsidRDefault="009B4BCC" w:rsidP="009B4BCC">
      <w:pPr>
        <w:spacing w:after="0" w:line="240" w:lineRule="auto"/>
      </w:pPr>
      <w:r>
        <w:t xml:space="preserve">    </w:t>
      </w:r>
      <w:proofErr w:type="gramStart"/>
      <w:r>
        <w:t>Outlier(</w:t>
      </w:r>
      <w:proofErr w:type="gramEnd"/>
      <w:r>
        <w:t>"General", 0.05);</w:t>
      </w:r>
    </w:p>
    <w:p w14:paraId="77D5D8D5" w14:textId="77777777" w:rsidR="009B4BCC" w:rsidRDefault="009B4BCC" w:rsidP="009B4BCC">
      <w:pPr>
        <w:spacing w:after="0" w:line="240" w:lineRule="auto"/>
      </w:pPr>
      <w:r>
        <w:t xml:space="preserve">    </w:t>
      </w:r>
      <w:proofErr w:type="spellStart"/>
      <w:r>
        <w:t>color</w:t>
      </w:r>
      <w:proofErr w:type="spellEnd"/>
      <w:r>
        <w:t>="grey</w:t>
      </w:r>
      <w:proofErr w:type="gramStart"/>
      <w:r>
        <w:t>";</w:t>
      </w:r>
      <w:proofErr w:type="gramEnd"/>
    </w:p>
    <w:p w14:paraId="61EC59D7" w14:textId="77777777" w:rsidR="009B4BCC" w:rsidRDefault="009B4BCC" w:rsidP="009B4BCC">
      <w:pPr>
        <w:spacing w:after="0" w:line="240" w:lineRule="auto"/>
      </w:pPr>
      <w:r>
        <w:t xml:space="preserve">    z=</w:t>
      </w:r>
      <w:proofErr w:type="gramStart"/>
      <w:r>
        <w:t>430;</w:t>
      </w:r>
      <w:proofErr w:type="gramEnd"/>
    </w:p>
    <w:p w14:paraId="433F6DB0" w14:textId="77777777" w:rsidR="009B4BCC" w:rsidRDefault="009B4BCC" w:rsidP="009B4BCC">
      <w:pPr>
        <w:spacing w:after="0" w:line="240" w:lineRule="auto"/>
      </w:pPr>
      <w:r>
        <w:t xml:space="preserve">   };</w:t>
      </w:r>
    </w:p>
    <w:p w14:paraId="735FD7F2" w14:textId="77777777" w:rsidR="009B4BCC" w:rsidRDefault="009B4BCC" w:rsidP="009B4BCC">
      <w:pPr>
        <w:spacing w:after="0" w:line="240" w:lineRule="auto"/>
      </w:pPr>
      <w:r>
        <w:t xml:space="preserve">   </w:t>
      </w:r>
      <w:proofErr w:type="gramStart"/>
      <w:r>
        <w:t>Date(</w:t>
      </w:r>
      <w:proofErr w:type="gramEnd"/>
      <w:r>
        <w:t>"OSL380", N(2015-18600, 4100))</w:t>
      </w:r>
    </w:p>
    <w:p w14:paraId="3EEC450B" w14:textId="77777777" w:rsidR="009B4BCC" w:rsidRDefault="009B4BCC" w:rsidP="009B4BCC">
      <w:pPr>
        <w:spacing w:after="0" w:line="240" w:lineRule="auto"/>
      </w:pPr>
      <w:r>
        <w:t xml:space="preserve">   {</w:t>
      </w:r>
    </w:p>
    <w:p w14:paraId="092180A7" w14:textId="77777777" w:rsidR="009B4BCC" w:rsidRDefault="009B4BCC" w:rsidP="009B4BCC">
      <w:pPr>
        <w:spacing w:after="0" w:line="240" w:lineRule="auto"/>
      </w:pPr>
      <w:r>
        <w:t xml:space="preserve">    </w:t>
      </w:r>
      <w:proofErr w:type="gramStart"/>
      <w:r>
        <w:t>Outlier(</w:t>
      </w:r>
      <w:proofErr w:type="gramEnd"/>
      <w:r>
        <w:t>"General", 0.05);</w:t>
      </w:r>
    </w:p>
    <w:p w14:paraId="65514F59" w14:textId="77777777" w:rsidR="009B4BCC" w:rsidRDefault="009B4BCC" w:rsidP="009B4BCC">
      <w:pPr>
        <w:spacing w:after="0" w:line="240" w:lineRule="auto"/>
      </w:pPr>
      <w:r>
        <w:t xml:space="preserve">    </w:t>
      </w:r>
      <w:proofErr w:type="spellStart"/>
      <w:r>
        <w:t>color</w:t>
      </w:r>
      <w:proofErr w:type="spellEnd"/>
      <w:r>
        <w:t>="purple</w:t>
      </w:r>
      <w:proofErr w:type="gramStart"/>
      <w:r>
        <w:t>";</w:t>
      </w:r>
      <w:proofErr w:type="gramEnd"/>
    </w:p>
    <w:p w14:paraId="7B5DEA83" w14:textId="77777777" w:rsidR="009B4BCC" w:rsidRDefault="009B4BCC" w:rsidP="009B4BCC">
      <w:pPr>
        <w:spacing w:after="0" w:line="240" w:lineRule="auto"/>
      </w:pPr>
      <w:r>
        <w:t xml:space="preserve">    z=</w:t>
      </w:r>
      <w:proofErr w:type="gramStart"/>
      <w:r>
        <w:t>380;</w:t>
      </w:r>
      <w:proofErr w:type="gramEnd"/>
    </w:p>
    <w:p w14:paraId="5CFA93FB" w14:textId="77777777" w:rsidR="009B4BCC" w:rsidRDefault="009B4BCC" w:rsidP="009B4BCC">
      <w:pPr>
        <w:spacing w:after="0" w:line="240" w:lineRule="auto"/>
      </w:pPr>
      <w:r>
        <w:t xml:space="preserve">   };</w:t>
      </w:r>
    </w:p>
    <w:p w14:paraId="140BEFB5" w14:textId="77777777" w:rsidR="009B4BCC" w:rsidRDefault="009B4BCC" w:rsidP="009B4BCC">
      <w:pPr>
        <w:spacing w:after="0" w:line="240" w:lineRule="auto"/>
      </w:pPr>
      <w:r>
        <w:t xml:space="preserve">   </w:t>
      </w:r>
      <w:proofErr w:type="gramStart"/>
      <w:r>
        <w:t>Combine(</w:t>
      </w:r>
      <w:proofErr w:type="gramEnd"/>
      <w:r>
        <w:t>"360")</w:t>
      </w:r>
    </w:p>
    <w:p w14:paraId="28F7BF55" w14:textId="77777777" w:rsidR="009B4BCC" w:rsidRDefault="009B4BCC" w:rsidP="009B4BCC">
      <w:pPr>
        <w:spacing w:after="0" w:line="240" w:lineRule="auto"/>
      </w:pPr>
      <w:r>
        <w:t xml:space="preserve">   {</w:t>
      </w:r>
    </w:p>
    <w:p w14:paraId="4373EBC8"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Bark 360", 9602, 54);</w:t>
      </w:r>
    </w:p>
    <w:p w14:paraId="51293192" w14:textId="77777777" w:rsidR="009B4BCC" w:rsidRDefault="009B4BCC" w:rsidP="009B4BCC">
      <w:pPr>
        <w:spacing w:after="0" w:line="240" w:lineRule="auto"/>
      </w:pPr>
      <w:r>
        <w:t xml:space="preserve">    </w:t>
      </w:r>
      <w:proofErr w:type="gramStart"/>
      <w:r>
        <w:t>Outlier(</w:t>
      </w:r>
      <w:proofErr w:type="gramEnd"/>
      <w:r>
        <w:t>"General", 0.05);</w:t>
      </w:r>
    </w:p>
    <w:p w14:paraId="345F86AE"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Seeds 360", 9553, 64);</w:t>
      </w:r>
    </w:p>
    <w:p w14:paraId="4FBE967B" w14:textId="77777777" w:rsidR="009B4BCC" w:rsidRDefault="009B4BCC" w:rsidP="009B4BCC">
      <w:pPr>
        <w:spacing w:after="0" w:line="240" w:lineRule="auto"/>
      </w:pPr>
      <w:r>
        <w:t xml:space="preserve">    </w:t>
      </w:r>
      <w:proofErr w:type="gramStart"/>
      <w:r>
        <w:t>Outlier(</w:t>
      </w:r>
      <w:proofErr w:type="gramEnd"/>
      <w:r>
        <w:t>"General", 0.05);</w:t>
      </w:r>
    </w:p>
    <w:p w14:paraId="5D9FBB48" w14:textId="77777777" w:rsidR="009B4BCC" w:rsidRDefault="009B4BCC" w:rsidP="009B4BCC">
      <w:pPr>
        <w:spacing w:after="0" w:line="240" w:lineRule="auto"/>
      </w:pPr>
      <w:r>
        <w:t xml:space="preserve">    z=</w:t>
      </w:r>
      <w:proofErr w:type="gramStart"/>
      <w:r>
        <w:t>360;</w:t>
      </w:r>
      <w:proofErr w:type="gramEnd"/>
    </w:p>
    <w:p w14:paraId="53E0A7C0" w14:textId="77777777" w:rsidR="009B4BCC" w:rsidRDefault="009B4BCC" w:rsidP="009B4BCC">
      <w:pPr>
        <w:spacing w:after="0" w:line="240" w:lineRule="auto"/>
      </w:pPr>
      <w:r>
        <w:t xml:space="preserve">    </w:t>
      </w:r>
      <w:proofErr w:type="spellStart"/>
      <w:r>
        <w:t>color</w:t>
      </w:r>
      <w:proofErr w:type="spellEnd"/>
      <w:r>
        <w:t>="grey</w:t>
      </w:r>
      <w:proofErr w:type="gramStart"/>
      <w:r>
        <w:t>";</w:t>
      </w:r>
      <w:proofErr w:type="gramEnd"/>
    </w:p>
    <w:p w14:paraId="6C904E7C" w14:textId="77777777" w:rsidR="009B4BCC" w:rsidRDefault="009B4BCC" w:rsidP="009B4BCC">
      <w:pPr>
        <w:spacing w:after="0" w:line="240" w:lineRule="auto"/>
      </w:pPr>
      <w:r>
        <w:t xml:space="preserve">   };</w:t>
      </w:r>
    </w:p>
    <w:p w14:paraId="771FCDCD"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Charcoal 310", 9653, 64)</w:t>
      </w:r>
    </w:p>
    <w:p w14:paraId="1A271AE6" w14:textId="77777777" w:rsidR="009B4BCC" w:rsidRDefault="009B4BCC" w:rsidP="009B4BCC">
      <w:pPr>
        <w:spacing w:after="0" w:line="240" w:lineRule="auto"/>
      </w:pPr>
      <w:r>
        <w:lastRenderedPageBreak/>
        <w:t xml:space="preserve">   {</w:t>
      </w:r>
    </w:p>
    <w:p w14:paraId="693FB2E8" w14:textId="77777777" w:rsidR="009B4BCC" w:rsidRDefault="009B4BCC" w:rsidP="009B4BCC">
      <w:pPr>
        <w:spacing w:after="0" w:line="240" w:lineRule="auto"/>
      </w:pPr>
      <w:r>
        <w:t xml:space="preserve">    </w:t>
      </w:r>
      <w:proofErr w:type="gramStart"/>
      <w:r>
        <w:t>Outlier(</w:t>
      </w:r>
      <w:proofErr w:type="gramEnd"/>
      <w:r>
        <w:t>);</w:t>
      </w:r>
    </w:p>
    <w:p w14:paraId="4BBF67D1"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08FE883B" w14:textId="77777777" w:rsidR="009B4BCC" w:rsidRDefault="009B4BCC" w:rsidP="009B4BCC">
      <w:pPr>
        <w:spacing w:after="0" w:line="240" w:lineRule="auto"/>
      </w:pPr>
      <w:r>
        <w:t xml:space="preserve">    z=</w:t>
      </w:r>
      <w:proofErr w:type="gramStart"/>
      <w:r>
        <w:t>310;</w:t>
      </w:r>
      <w:proofErr w:type="gramEnd"/>
    </w:p>
    <w:p w14:paraId="27BD07F7" w14:textId="77777777" w:rsidR="009B4BCC" w:rsidRDefault="009B4BCC" w:rsidP="009B4BCC">
      <w:pPr>
        <w:spacing w:after="0" w:line="240" w:lineRule="auto"/>
      </w:pPr>
      <w:r>
        <w:t xml:space="preserve">   };</w:t>
      </w:r>
    </w:p>
    <w:p w14:paraId="19E761FA"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siduals 260", 1197, 37)</w:t>
      </w:r>
    </w:p>
    <w:p w14:paraId="5CA68617" w14:textId="77777777" w:rsidR="009B4BCC" w:rsidRDefault="009B4BCC" w:rsidP="009B4BCC">
      <w:pPr>
        <w:spacing w:after="0" w:line="240" w:lineRule="auto"/>
      </w:pPr>
      <w:r>
        <w:t xml:space="preserve">   {</w:t>
      </w:r>
    </w:p>
    <w:p w14:paraId="7B730B20" w14:textId="77777777" w:rsidR="009B4BCC" w:rsidRDefault="009B4BCC" w:rsidP="009B4BCC">
      <w:pPr>
        <w:spacing w:after="0" w:line="240" w:lineRule="auto"/>
      </w:pPr>
      <w:r>
        <w:t xml:space="preserve">    </w:t>
      </w:r>
      <w:proofErr w:type="gramStart"/>
      <w:r>
        <w:t>Outlier(</w:t>
      </w:r>
      <w:proofErr w:type="gramEnd"/>
      <w:r>
        <w:t>);</w:t>
      </w:r>
    </w:p>
    <w:p w14:paraId="077EC49D"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2549636C" w14:textId="77777777" w:rsidR="009B4BCC" w:rsidRDefault="009B4BCC" w:rsidP="009B4BCC">
      <w:pPr>
        <w:spacing w:after="0" w:line="240" w:lineRule="auto"/>
      </w:pPr>
      <w:r>
        <w:t xml:space="preserve">    z=</w:t>
      </w:r>
      <w:proofErr w:type="gramStart"/>
      <w:r>
        <w:t>260;</w:t>
      </w:r>
      <w:proofErr w:type="gramEnd"/>
    </w:p>
    <w:p w14:paraId="0B77FC68" w14:textId="77777777" w:rsidR="009B4BCC" w:rsidRDefault="009B4BCC" w:rsidP="009B4BCC">
      <w:pPr>
        <w:spacing w:after="0" w:line="240" w:lineRule="auto"/>
      </w:pPr>
      <w:r>
        <w:t xml:space="preserve">   };</w:t>
      </w:r>
    </w:p>
    <w:p w14:paraId="151AD0EA"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Bark/Plant remains 230", 6456, 70)</w:t>
      </w:r>
    </w:p>
    <w:p w14:paraId="40CD5E26" w14:textId="77777777" w:rsidR="009B4BCC" w:rsidRDefault="009B4BCC" w:rsidP="009B4BCC">
      <w:pPr>
        <w:spacing w:after="0" w:line="240" w:lineRule="auto"/>
      </w:pPr>
      <w:r>
        <w:t xml:space="preserve">   {</w:t>
      </w:r>
    </w:p>
    <w:p w14:paraId="21A1BA0A" w14:textId="77777777" w:rsidR="009B4BCC" w:rsidRDefault="009B4BCC" w:rsidP="009B4BCC">
      <w:pPr>
        <w:spacing w:after="0" w:line="240" w:lineRule="auto"/>
      </w:pPr>
      <w:r>
        <w:t xml:space="preserve">    </w:t>
      </w:r>
      <w:proofErr w:type="gramStart"/>
      <w:r>
        <w:t>Outlier(</w:t>
      </w:r>
      <w:proofErr w:type="gramEnd"/>
      <w:r>
        <w:t>);</w:t>
      </w:r>
    </w:p>
    <w:p w14:paraId="546ACA21"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1FD92C2E" w14:textId="77777777" w:rsidR="009B4BCC" w:rsidRDefault="009B4BCC" w:rsidP="009B4BCC">
      <w:pPr>
        <w:spacing w:after="0" w:line="240" w:lineRule="auto"/>
      </w:pPr>
      <w:r>
        <w:t xml:space="preserve">    z=</w:t>
      </w:r>
      <w:proofErr w:type="gramStart"/>
      <w:r>
        <w:t>230;</w:t>
      </w:r>
      <w:proofErr w:type="gramEnd"/>
    </w:p>
    <w:p w14:paraId="6980B288" w14:textId="77777777" w:rsidR="009B4BCC" w:rsidRDefault="009B4BCC" w:rsidP="009B4BCC">
      <w:pPr>
        <w:spacing w:after="0" w:line="240" w:lineRule="auto"/>
      </w:pPr>
      <w:r>
        <w:t xml:space="preserve">   };</w:t>
      </w:r>
    </w:p>
    <w:p w14:paraId="094DF2BC"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Charcoal 100", 2259, 63)</w:t>
      </w:r>
    </w:p>
    <w:p w14:paraId="0E65DC49" w14:textId="77777777" w:rsidR="009B4BCC" w:rsidRDefault="009B4BCC" w:rsidP="009B4BCC">
      <w:pPr>
        <w:spacing w:after="0" w:line="240" w:lineRule="auto"/>
      </w:pPr>
      <w:r>
        <w:t xml:space="preserve">   {</w:t>
      </w:r>
    </w:p>
    <w:p w14:paraId="74C082A8" w14:textId="77777777" w:rsidR="009B4BCC" w:rsidRDefault="009B4BCC" w:rsidP="009B4BCC">
      <w:pPr>
        <w:spacing w:after="0" w:line="240" w:lineRule="auto"/>
      </w:pPr>
      <w:r>
        <w:t xml:space="preserve">    </w:t>
      </w:r>
      <w:proofErr w:type="gramStart"/>
      <w:r>
        <w:t>Outlier(</w:t>
      </w:r>
      <w:proofErr w:type="gramEnd"/>
      <w:r>
        <w:t>);</w:t>
      </w:r>
    </w:p>
    <w:p w14:paraId="18615255"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68A03E8C" w14:textId="77777777" w:rsidR="009B4BCC" w:rsidRDefault="009B4BCC" w:rsidP="009B4BCC">
      <w:pPr>
        <w:spacing w:after="0" w:line="240" w:lineRule="auto"/>
      </w:pPr>
      <w:r>
        <w:t xml:space="preserve">    z=</w:t>
      </w:r>
      <w:proofErr w:type="gramStart"/>
      <w:r>
        <w:t>100;</w:t>
      </w:r>
      <w:proofErr w:type="gramEnd"/>
    </w:p>
    <w:p w14:paraId="668C7F7C" w14:textId="77777777" w:rsidR="009B4BCC" w:rsidRDefault="009B4BCC" w:rsidP="009B4BCC">
      <w:pPr>
        <w:spacing w:after="0" w:line="240" w:lineRule="auto"/>
      </w:pPr>
      <w:r>
        <w:t xml:space="preserve">   };</w:t>
      </w:r>
    </w:p>
    <w:p w14:paraId="3703B733"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mains100", 940, 21)</w:t>
      </w:r>
    </w:p>
    <w:p w14:paraId="249802BC" w14:textId="77777777" w:rsidR="009B4BCC" w:rsidRDefault="009B4BCC" w:rsidP="009B4BCC">
      <w:pPr>
        <w:spacing w:after="0" w:line="240" w:lineRule="auto"/>
      </w:pPr>
      <w:r>
        <w:t xml:space="preserve">   {</w:t>
      </w:r>
    </w:p>
    <w:p w14:paraId="76ADACA7" w14:textId="77777777" w:rsidR="009B4BCC" w:rsidRDefault="009B4BCC" w:rsidP="009B4BCC">
      <w:pPr>
        <w:spacing w:after="0" w:line="240" w:lineRule="auto"/>
      </w:pPr>
      <w:r>
        <w:t xml:space="preserve">    </w:t>
      </w:r>
      <w:proofErr w:type="gramStart"/>
      <w:r>
        <w:t>Outlier(</w:t>
      </w:r>
      <w:proofErr w:type="gramEnd"/>
      <w:r>
        <w:t>);</w:t>
      </w:r>
    </w:p>
    <w:p w14:paraId="7FC57202"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54B3B3EE" w14:textId="77777777" w:rsidR="009B4BCC" w:rsidRDefault="009B4BCC" w:rsidP="009B4BCC">
      <w:pPr>
        <w:spacing w:after="0" w:line="240" w:lineRule="auto"/>
      </w:pPr>
      <w:r>
        <w:t xml:space="preserve">    z=</w:t>
      </w:r>
      <w:proofErr w:type="gramStart"/>
      <w:r>
        <w:t>100;</w:t>
      </w:r>
      <w:proofErr w:type="gramEnd"/>
    </w:p>
    <w:p w14:paraId="0D0A9F62" w14:textId="77777777" w:rsidR="009B4BCC" w:rsidRDefault="009B4BCC" w:rsidP="009B4BCC">
      <w:pPr>
        <w:spacing w:after="0" w:line="240" w:lineRule="auto"/>
      </w:pPr>
      <w:r>
        <w:t xml:space="preserve">   };</w:t>
      </w:r>
    </w:p>
    <w:p w14:paraId="6B9137FC"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Plant Residuals80", 1392, 34)</w:t>
      </w:r>
    </w:p>
    <w:p w14:paraId="3D1DA007" w14:textId="77777777" w:rsidR="009B4BCC" w:rsidRDefault="009B4BCC" w:rsidP="009B4BCC">
      <w:pPr>
        <w:spacing w:after="0" w:line="240" w:lineRule="auto"/>
      </w:pPr>
      <w:r>
        <w:t xml:space="preserve">   {</w:t>
      </w:r>
    </w:p>
    <w:p w14:paraId="34911285" w14:textId="77777777" w:rsidR="009B4BCC" w:rsidRDefault="009B4BCC" w:rsidP="009B4BCC">
      <w:pPr>
        <w:spacing w:after="0" w:line="240" w:lineRule="auto"/>
      </w:pPr>
      <w:r>
        <w:t xml:space="preserve">    </w:t>
      </w:r>
      <w:proofErr w:type="gramStart"/>
      <w:r>
        <w:t>Outlier(</w:t>
      </w:r>
      <w:proofErr w:type="gramEnd"/>
      <w:r>
        <w:t>);</w:t>
      </w:r>
    </w:p>
    <w:p w14:paraId="3C805A53" w14:textId="77777777" w:rsidR="009B4BCC" w:rsidRDefault="009B4BCC" w:rsidP="009B4BCC">
      <w:pPr>
        <w:spacing w:after="0" w:line="240" w:lineRule="auto"/>
      </w:pPr>
      <w:r>
        <w:t xml:space="preserve">    </w:t>
      </w:r>
      <w:proofErr w:type="spellStart"/>
      <w:r>
        <w:t>color</w:t>
      </w:r>
      <w:proofErr w:type="spellEnd"/>
      <w:r>
        <w:t>="red</w:t>
      </w:r>
      <w:proofErr w:type="gramStart"/>
      <w:r>
        <w:t>";</w:t>
      </w:r>
      <w:proofErr w:type="gramEnd"/>
    </w:p>
    <w:p w14:paraId="2315EC1C" w14:textId="77777777" w:rsidR="009B4BCC" w:rsidRDefault="009B4BCC" w:rsidP="009B4BCC">
      <w:pPr>
        <w:spacing w:after="0" w:line="240" w:lineRule="auto"/>
      </w:pPr>
      <w:r>
        <w:t xml:space="preserve">    z=</w:t>
      </w:r>
      <w:proofErr w:type="gramStart"/>
      <w:r>
        <w:t>80;</w:t>
      </w:r>
      <w:proofErr w:type="gramEnd"/>
    </w:p>
    <w:p w14:paraId="1B0FAC5D" w14:textId="77777777" w:rsidR="009B4BCC" w:rsidRDefault="009B4BCC" w:rsidP="009B4BCC">
      <w:pPr>
        <w:spacing w:after="0" w:line="240" w:lineRule="auto"/>
      </w:pPr>
      <w:r>
        <w:t xml:space="preserve">   };</w:t>
      </w:r>
    </w:p>
    <w:p w14:paraId="43543C7C" w14:textId="77777777" w:rsidR="009B4BCC" w:rsidRDefault="009B4BCC" w:rsidP="009B4BCC">
      <w:pPr>
        <w:spacing w:after="0" w:line="240" w:lineRule="auto"/>
      </w:pPr>
      <w:r>
        <w:t xml:space="preserve">   </w:t>
      </w:r>
      <w:proofErr w:type="spellStart"/>
      <w:r>
        <w:t>R_</w:t>
      </w:r>
      <w:proofErr w:type="gramStart"/>
      <w:r>
        <w:t>Date</w:t>
      </w:r>
      <w:proofErr w:type="spellEnd"/>
      <w:r>
        <w:t>(</w:t>
      </w:r>
      <w:proofErr w:type="gramEnd"/>
      <w:r>
        <w:t>"Leaf Fragments80", 1260, 64)</w:t>
      </w:r>
    </w:p>
    <w:p w14:paraId="11A12C94" w14:textId="77777777" w:rsidR="009B4BCC" w:rsidRDefault="009B4BCC" w:rsidP="009B4BCC">
      <w:pPr>
        <w:spacing w:after="0" w:line="240" w:lineRule="auto"/>
      </w:pPr>
      <w:r>
        <w:t xml:space="preserve">   {</w:t>
      </w:r>
    </w:p>
    <w:p w14:paraId="6F37E0D6" w14:textId="77777777" w:rsidR="009B4BCC" w:rsidRDefault="009B4BCC" w:rsidP="009B4BCC">
      <w:pPr>
        <w:spacing w:after="0" w:line="240" w:lineRule="auto"/>
      </w:pPr>
      <w:r>
        <w:t xml:space="preserve">    </w:t>
      </w:r>
      <w:proofErr w:type="gramStart"/>
      <w:r>
        <w:t>Outlier(</w:t>
      </w:r>
      <w:proofErr w:type="gramEnd"/>
      <w:r>
        <w:t>"General", 0.05);</w:t>
      </w:r>
    </w:p>
    <w:p w14:paraId="4DB95EFD" w14:textId="77777777" w:rsidR="009B4BCC" w:rsidRDefault="009B4BCC" w:rsidP="009B4BCC">
      <w:pPr>
        <w:spacing w:after="0" w:line="240" w:lineRule="auto"/>
      </w:pPr>
      <w:r>
        <w:t xml:space="preserve">    </w:t>
      </w:r>
      <w:proofErr w:type="spellStart"/>
      <w:r>
        <w:t>color</w:t>
      </w:r>
      <w:proofErr w:type="spellEnd"/>
      <w:r>
        <w:t>="grey</w:t>
      </w:r>
      <w:proofErr w:type="gramStart"/>
      <w:r>
        <w:t>";</w:t>
      </w:r>
      <w:proofErr w:type="gramEnd"/>
    </w:p>
    <w:p w14:paraId="5B7DE374" w14:textId="77777777" w:rsidR="009B4BCC" w:rsidRDefault="009B4BCC" w:rsidP="009B4BCC">
      <w:pPr>
        <w:spacing w:after="0" w:line="240" w:lineRule="auto"/>
      </w:pPr>
      <w:r>
        <w:t xml:space="preserve">    z=</w:t>
      </w:r>
      <w:proofErr w:type="gramStart"/>
      <w:r>
        <w:t>80;</w:t>
      </w:r>
      <w:proofErr w:type="gramEnd"/>
    </w:p>
    <w:p w14:paraId="078BC74A" w14:textId="77777777" w:rsidR="009B4BCC" w:rsidRDefault="009B4BCC" w:rsidP="009B4BCC">
      <w:pPr>
        <w:spacing w:after="0" w:line="240" w:lineRule="auto"/>
      </w:pPr>
      <w:r>
        <w:t xml:space="preserve">   };</w:t>
      </w:r>
    </w:p>
    <w:p w14:paraId="186915D0" w14:textId="77777777" w:rsidR="009B4BCC" w:rsidRDefault="009B4BCC" w:rsidP="009B4BCC">
      <w:pPr>
        <w:spacing w:after="0" w:line="240" w:lineRule="auto"/>
      </w:pPr>
      <w:r>
        <w:t xml:space="preserve">   </w:t>
      </w:r>
      <w:proofErr w:type="gramStart"/>
      <w:r>
        <w:t>Date(</w:t>
      </w:r>
      <w:proofErr w:type="gramEnd"/>
      <w:r>
        <w:t>"Sampled", 2016)</w:t>
      </w:r>
    </w:p>
    <w:p w14:paraId="12767B52" w14:textId="77777777" w:rsidR="009B4BCC" w:rsidRDefault="009B4BCC" w:rsidP="009B4BCC">
      <w:pPr>
        <w:spacing w:after="0" w:line="240" w:lineRule="auto"/>
      </w:pPr>
      <w:r>
        <w:t xml:space="preserve">   {</w:t>
      </w:r>
    </w:p>
    <w:p w14:paraId="6665B973" w14:textId="77777777" w:rsidR="009B4BCC" w:rsidRDefault="009B4BCC" w:rsidP="009B4BCC">
      <w:pPr>
        <w:spacing w:after="0" w:line="240" w:lineRule="auto"/>
      </w:pPr>
      <w:r>
        <w:t xml:space="preserve">    z=</w:t>
      </w:r>
      <w:proofErr w:type="gramStart"/>
      <w:r>
        <w:t>1;</w:t>
      </w:r>
      <w:proofErr w:type="gramEnd"/>
    </w:p>
    <w:p w14:paraId="6788679D" w14:textId="77777777" w:rsidR="009B4BCC" w:rsidRDefault="009B4BCC" w:rsidP="009B4BCC">
      <w:pPr>
        <w:spacing w:after="0" w:line="240" w:lineRule="auto"/>
      </w:pPr>
      <w:r>
        <w:t xml:space="preserve">   };</w:t>
      </w:r>
    </w:p>
    <w:p w14:paraId="76FBCF05" w14:textId="77777777" w:rsidR="009B4BCC" w:rsidRDefault="009B4BCC" w:rsidP="009B4BCC">
      <w:pPr>
        <w:spacing w:after="0" w:line="240" w:lineRule="auto"/>
      </w:pPr>
      <w:r>
        <w:t xml:space="preserve">   </w:t>
      </w:r>
      <w:proofErr w:type="gramStart"/>
      <w:r>
        <w:t>Boundary(</w:t>
      </w:r>
      <w:proofErr w:type="gramEnd"/>
      <w:r>
        <w:t>"Swamp Phase End");</w:t>
      </w:r>
    </w:p>
    <w:p w14:paraId="3541DC9E" w14:textId="77777777" w:rsidR="009B4BCC" w:rsidRDefault="009B4BCC" w:rsidP="009B4BCC">
      <w:pPr>
        <w:spacing w:after="0" w:line="240" w:lineRule="auto"/>
      </w:pPr>
      <w:r>
        <w:t xml:space="preserve">  };</w:t>
      </w:r>
    </w:p>
    <w:p w14:paraId="3AB95F28" w14:textId="77777777" w:rsidR="009B4BCC" w:rsidRDefault="009B4BCC" w:rsidP="009B4BCC">
      <w:pPr>
        <w:spacing w:after="0" w:line="240" w:lineRule="auto"/>
      </w:pPr>
      <w:r>
        <w:t xml:space="preserve"> };</w:t>
      </w:r>
    </w:p>
    <w:p w14:paraId="4864BD03" w14:textId="77777777" w:rsidR="005600D5" w:rsidRPr="005600D5" w:rsidRDefault="005600D5" w:rsidP="00A91EA7">
      <w:pPr>
        <w:spacing w:line="240" w:lineRule="auto"/>
        <w:rPr>
          <w:lang w:val="en-US"/>
        </w:rPr>
      </w:pPr>
    </w:p>
    <w:sectPr w:rsidR="005600D5" w:rsidRPr="005600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B5DA8" w14:textId="77777777" w:rsidR="009150D3" w:rsidRDefault="009150D3" w:rsidP="005600D5">
      <w:pPr>
        <w:spacing w:after="0" w:line="240" w:lineRule="auto"/>
      </w:pPr>
      <w:r>
        <w:separator/>
      </w:r>
    </w:p>
  </w:endnote>
  <w:endnote w:type="continuationSeparator" w:id="0">
    <w:p w14:paraId="337124E9" w14:textId="77777777" w:rsidR="009150D3" w:rsidRDefault="009150D3" w:rsidP="0056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44FBB" w14:textId="77777777" w:rsidR="009150D3" w:rsidRDefault="009150D3" w:rsidP="005600D5">
      <w:pPr>
        <w:spacing w:after="0" w:line="240" w:lineRule="auto"/>
      </w:pPr>
      <w:r>
        <w:separator/>
      </w:r>
    </w:p>
  </w:footnote>
  <w:footnote w:type="continuationSeparator" w:id="0">
    <w:p w14:paraId="05128DC2" w14:textId="77777777" w:rsidR="009150D3" w:rsidRDefault="009150D3" w:rsidP="005600D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538A"/>
    <w:rsid w:val="000729C6"/>
    <w:rsid w:val="000A0F5D"/>
    <w:rsid w:val="000C488D"/>
    <w:rsid w:val="00136F64"/>
    <w:rsid w:val="00213496"/>
    <w:rsid w:val="0022397C"/>
    <w:rsid w:val="00242124"/>
    <w:rsid w:val="002C7BE8"/>
    <w:rsid w:val="002F054E"/>
    <w:rsid w:val="003307D1"/>
    <w:rsid w:val="00392683"/>
    <w:rsid w:val="003A5F65"/>
    <w:rsid w:val="003B7237"/>
    <w:rsid w:val="003C788C"/>
    <w:rsid w:val="003E1279"/>
    <w:rsid w:val="003E1A09"/>
    <w:rsid w:val="00437DC6"/>
    <w:rsid w:val="00496AD9"/>
    <w:rsid w:val="004C2404"/>
    <w:rsid w:val="00500D08"/>
    <w:rsid w:val="0051225C"/>
    <w:rsid w:val="0051463B"/>
    <w:rsid w:val="005600D5"/>
    <w:rsid w:val="005F4A98"/>
    <w:rsid w:val="00605E8C"/>
    <w:rsid w:val="00633FE1"/>
    <w:rsid w:val="006C41DE"/>
    <w:rsid w:val="00707E87"/>
    <w:rsid w:val="007325CA"/>
    <w:rsid w:val="00735189"/>
    <w:rsid w:val="007C6590"/>
    <w:rsid w:val="007F5D4D"/>
    <w:rsid w:val="0082237E"/>
    <w:rsid w:val="00886731"/>
    <w:rsid w:val="009150D3"/>
    <w:rsid w:val="00920F35"/>
    <w:rsid w:val="0097616C"/>
    <w:rsid w:val="009B4BCC"/>
    <w:rsid w:val="009F0766"/>
    <w:rsid w:val="00A850BB"/>
    <w:rsid w:val="00A91EA7"/>
    <w:rsid w:val="00B25F7F"/>
    <w:rsid w:val="00BB027C"/>
    <w:rsid w:val="00BB48DA"/>
    <w:rsid w:val="00CE26CE"/>
    <w:rsid w:val="00D21E1F"/>
    <w:rsid w:val="00DB345A"/>
    <w:rsid w:val="00DD4282"/>
    <w:rsid w:val="00DF14F5"/>
    <w:rsid w:val="00E23F61"/>
    <w:rsid w:val="00E46DC3"/>
    <w:rsid w:val="00E90FB3"/>
    <w:rsid w:val="00ED73E7"/>
    <w:rsid w:val="00EE538A"/>
    <w:rsid w:val="00EF3A9A"/>
    <w:rsid w:val="00F03BE1"/>
    <w:rsid w:val="00F81CDE"/>
    <w:rsid w:val="00F823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20492"/>
  <w15:chartTrackingRefBased/>
  <w15:docId w15:val="{0361B41E-CE00-4B1C-8E49-DA41CE70E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7DC6"/>
  </w:style>
  <w:style w:type="paragraph" w:styleId="Heading1">
    <w:name w:val="heading 1"/>
    <w:basedOn w:val="Normal"/>
    <w:link w:val="Heading1Char"/>
    <w:autoRedefine/>
    <w:uiPriority w:val="9"/>
    <w:qFormat/>
    <w:rsid w:val="007325CA"/>
    <w:pPr>
      <w:pBdr>
        <w:bottom w:val="single" w:sz="2" w:space="0" w:color="auto"/>
      </w:pBdr>
      <w:spacing w:after="0" w:line="240" w:lineRule="auto"/>
      <w:outlineLvl w:val="0"/>
    </w:pPr>
    <w:rPr>
      <w:rFonts w:ascii="Constantia" w:eastAsia="Times New Roman" w:hAnsi="Constantia" w:cs="Times New Roman"/>
      <w:bCs/>
      <w:smallCaps/>
      <w:color w:val="006464"/>
      <w:kern w:val="20"/>
      <w:sz w:val="28"/>
      <w:szCs w:val="48"/>
      <w:lang w:eastAsia="en-AU"/>
    </w:rPr>
  </w:style>
  <w:style w:type="paragraph" w:styleId="Heading2">
    <w:name w:val="heading 2"/>
    <w:basedOn w:val="NoSpacing"/>
    <w:next w:val="Normal"/>
    <w:link w:val="Heading2Char"/>
    <w:autoRedefine/>
    <w:uiPriority w:val="9"/>
    <w:unhideWhenUsed/>
    <w:qFormat/>
    <w:rsid w:val="007325CA"/>
    <w:pPr>
      <w:tabs>
        <w:tab w:val="left" w:pos="1134"/>
        <w:tab w:val="left" w:pos="1418"/>
      </w:tabs>
      <w:spacing w:line="276" w:lineRule="auto"/>
      <w:contextualSpacing/>
      <w:outlineLvl w:val="1"/>
    </w:pPr>
    <w:rPr>
      <w:rFonts w:cs="Arial"/>
      <w:b/>
      <w:kern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5CA"/>
    <w:rPr>
      <w:rFonts w:ascii="Constantia" w:eastAsia="Times New Roman" w:hAnsi="Constantia" w:cs="Times New Roman"/>
      <w:bCs/>
      <w:smallCaps/>
      <w:color w:val="006464"/>
      <w:kern w:val="20"/>
      <w:sz w:val="28"/>
      <w:szCs w:val="48"/>
      <w:lang w:eastAsia="en-AU"/>
    </w:rPr>
  </w:style>
  <w:style w:type="character" w:customStyle="1" w:styleId="Heading2Char">
    <w:name w:val="Heading 2 Char"/>
    <w:basedOn w:val="DefaultParagraphFont"/>
    <w:link w:val="Heading2"/>
    <w:uiPriority w:val="9"/>
    <w:rsid w:val="007325CA"/>
    <w:rPr>
      <w:rFonts w:cs="Arial"/>
      <w:b/>
      <w:kern w:val="20"/>
    </w:rPr>
  </w:style>
  <w:style w:type="paragraph" w:styleId="NoSpacing">
    <w:name w:val="No Spacing"/>
    <w:uiPriority w:val="1"/>
    <w:qFormat/>
    <w:rsid w:val="007325CA"/>
    <w:pPr>
      <w:spacing w:after="0" w:line="240" w:lineRule="auto"/>
    </w:pPr>
  </w:style>
  <w:style w:type="paragraph" w:styleId="CommentText">
    <w:name w:val="annotation text"/>
    <w:basedOn w:val="Normal"/>
    <w:link w:val="CommentTextChar"/>
    <w:uiPriority w:val="99"/>
    <w:semiHidden/>
    <w:unhideWhenUsed/>
    <w:rsid w:val="005600D5"/>
    <w:pPr>
      <w:spacing w:line="240" w:lineRule="auto"/>
    </w:pPr>
    <w:rPr>
      <w:sz w:val="20"/>
      <w:szCs w:val="20"/>
    </w:rPr>
  </w:style>
  <w:style w:type="character" w:customStyle="1" w:styleId="CommentTextChar">
    <w:name w:val="Comment Text Char"/>
    <w:basedOn w:val="DefaultParagraphFont"/>
    <w:link w:val="CommentText"/>
    <w:uiPriority w:val="99"/>
    <w:semiHidden/>
    <w:rsid w:val="005600D5"/>
    <w:rPr>
      <w:sz w:val="20"/>
      <w:szCs w:val="20"/>
    </w:rPr>
  </w:style>
  <w:style w:type="paragraph" w:styleId="Header">
    <w:name w:val="header"/>
    <w:basedOn w:val="Normal"/>
    <w:link w:val="HeaderChar"/>
    <w:uiPriority w:val="99"/>
    <w:unhideWhenUsed/>
    <w:rsid w:val="0056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00D5"/>
  </w:style>
  <w:style w:type="paragraph" w:styleId="Footer">
    <w:name w:val="footer"/>
    <w:basedOn w:val="Normal"/>
    <w:link w:val="FooterChar"/>
    <w:uiPriority w:val="99"/>
    <w:unhideWhenUsed/>
    <w:rsid w:val="0056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00D5"/>
  </w:style>
  <w:style w:type="character" w:styleId="CommentReference">
    <w:name w:val="annotation reference"/>
    <w:basedOn w:val="DefaultParagraphFont"/>
    <w:uiPriority w:val="99"/>
    <w:semiHidden/>
    <w:unhideWhenUsed/>
    <w:rsid w:val="00886731"/>
    <w:rPr>
      <w:sz w:val="16"/>
      <w:szCs w:val="16"/>
    </w:rPr>
  </w:style>
  <w:style w:type="paragraph" w:styleId="CommentSubject">
    <w:name w:val="annotation subject"/>
    <w:basedOn w:val="CommentText"/>
    <w:next w:val="CommentText"/>
    <w:link w:val="CommentSubjectChar"/>
    <w:uiPriority w:val="99"/>
    <w:semiHidden/>
    <w:unhideWhenUsed/>
    <w:rsid w:val="00886731"/>
    <w:rPr>
      <w:b/>
      <w:bCs/>
    </w:rPr>
  </w:style>
  <w:style w:type="character" w:customStyle="1" w:styleId="CommentSubjectChar">
    <w:name w:val="Comment Subject Char"/>
    <w:basedOn w:val="CommentTextChar"/>
    <w:link w:val="CommentSubject"/>
    <w:uiPriority w:val="99"/>
    <w:semiHidden/>
    <w:rsid w:val="008867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1052751">
      <w:bodyDiv w:val="1"/>
      <w:marLeft w:val="0"/>
      <w:marRight w:val="0"/>
      <w:marTop w:val="0"/>
      <w:marBottom w:val="0"/>
      <w:divBdr>
        <w:top w:val="none" w:sz="0" w:space="0" w:color="auto"/>
        <w:left w:val="none" w:sz="0" w:space="0" w:color="auto"/>
        <w:bottom w:val="none" w:sz="0" w:space="0" w:color="auto"/>
        <w:right w:val="none" w:sz="0" w:space="0" w:color="auto"/>
      </w:divBdr>
    </w:div>
    <w:div w:id="119743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cid:image004.jpg@01D3D322.B64ACAA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43F354-F8DE-44E1-83DC-140CC7887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4</Pages>
  <Words>4543</Words>
  <Characters>25900</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dee Cadd</dc:creator>
  <cp:keywords/>
  <dc:description/>
  <cp:lastModifiedBy>Haidee Cadd</cp:lastModifiedBy>
  <cp:revision>11</cp:revision>
  <dcterms:created xsi:type="dcterms:W3CDTF">2021-11-03T05:37:00Z</dcterms:created>
  <dcterms:modified xsi:type="dcterms:W3CDTF">2021-11-3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quaternary-science-reviews</vt:lpwstr>
  </property>
  <property fmtid="{D5CDD505-2E9C-101B-9397-08002B2CF9AE}" pid="21" name="Mendeley Recent Style Name 9_1">
    <vt:lpwstr>Quaternary Science Reviews</vt:lpwstr>
  </property>
  <property fmtid="{D5CDD505-2E9C-101B-9397-08002B2CF9AE}" pid="22" name="Mendeley Document_1">
    <vt:lpwstr>True</vt:lpwstr>
  </property>
  <property fmtid="{D5CDD505-2E9C-101B-9397-08002B2CF9AE}" pid="23" name="Mendeley Unique User Id_1">
    <vt:lpwstr>df31501c-49e3-3108-bb96-59f95469b72e</vt:lpwstr>
  </property>
  <property fmtid="{D5CDD505-2E9C-101B-9397-08002B2CF9AE}" pid="24" name="Mendeley Citation Style_1">
    <vt:lpwstr>http://www.zotero.org/styles/quaternary-science-reviews</vt:lpwstr>
  </property>
</Properties>
</file>